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E49C4" w14:textId="46C3743E" w:rsidR="004F13FD" w:rsidRPr="003152EA" w:rsidRDefault="00143F4C" w:rsidP="003152EA">
      <w:pPr>
        <w:spacing w:after="0"/>
        <w:rPr>
          <w:noProof/>
          <w:vertAlign w:val="subscript"/>
          <w:lang w:val="nn-NO"/>
        </w:rPr>
      </w:pPr>
      <w:bookmarkStart w:id="0" w:name="_Hlk28599157"/>
      <w:r>
        <w:rPr>
          <w:noProof/>
        </w:rPr>
        <w:drawing>
          <wp:anchor distT="0" distB="0" distL="114300" distR="114300" simplePos="0" relativeHeight="251668480" behindDoc="1" locked="0" layoutInCell="1" allowOverlap="1" wp14:anchorId="02AAEB85" wp14:editId="3A4FB333">
            <wp:simplePos x="0" y="0"/>
            <wp:positionH relativeFrom="margin">
              <wp:align>right</wp:align>
            </wp:positionH>
            <wp:positionV relativeFrom="paragraph">
              <wp:posOffset>302</wp:posOffset>
            </wp:positionV>
            <wp:extent cx="1325880" cy="1476375"/>
            <wp:effectExtent l="0" t="0" r="7620" b="9525"/>
            <wp:wrapTight wrapText="bothSides">
              <wp:wrapPolygon edited="0">
                <wp:start x="0" y="0"/>
                <wp:lineTo x="0" y="21461"/>
                <wp:lineTo x="21414" y="21461"/>
                <wp:lineTo x="21414" y="0"/>
                <wp:lineTo x="0" y="0"/>
              </wp:wrapPolygon>
            </wp:wrapTight>
            <wp:docPr id="12006141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25880" cy="1476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13FD" w:rsidRPr="00AC1483">
        <w:rPr>
          <w:rFonts w:cs="Times New Roman"/>
          <w:b/>
          <w:bCs/>
          <w:sz w:val="28"/>
          <w:szCs w:val="28"/>
          <w:lang w:val="nn-NO"/>
        </w:rPr>
        <w:t>K. K. Asanka Sanjeewa</w:t>
      </w:r>
      <w:r w:rsidR="00AC1483" w:rsidRPr="00AC1483">
        <w:rPr>
          <w:rFonts w:cs="Times New Roman"/>
          <w:b/>
          <w:bCs/>
          <w:sz w:val="28"/>
          <w:szCs w:val="28"/>
          <w:lang w:val="nn-NO"/>
        </w:rPr>
        <w:t xml:space="preserve"> </w:t>
      </w:r>
      <w:r w:rsidR="00AC1483" w:rsidRPr="00AC1483">
        <w:rPr>
          <w:rFonts w:cs="Times New Roman"/>
          <w:b/>
          <w:bCs/>
          <w:sz w:val="28"/>
          <w:szCs w:val="28"/>
          <w:vertAlign w:val="subscript"/>
          <w:lang w:val="nn-NO"/>
        </w:rPr>
        <w:t>(</w:t>
      </w:r>
      <w:r w:rsidR="007C6C4F">
        <w:rPr>
          <w:rFonts w:cs="Times New Roman"/>
          <w:b/>
          <w:bCs/>
          <w:sz w:val="28"/>
          <w:szCs w:val="28"/>
          <w:vertAlign w:val="subscript"/>
          <w:lang w:val="nn-NO"/>
        </w:rPr>
        <w:t>P</w:t>
      </w:r>
      <w:r w:rsidR="00AC1483" w:rsidRPr="00AC1483">
        <w:rPr>
          <w:rFonts w:cs="Times New Roman"/>
          <w:b/>
          <w:bCs/>
          <w:sz w:val="28"/>
          <w:szCs w:val="28"/>
          <w:vertAlign w:val="subscript"/>
          <w:lang w:val="nn-NO"/>
        </w:rPr>
        <w:t>hD)</w:t>
      </w:r>
      <w:r w:rsidR="004F13FD" w:rsidRPr="00AC1483">
        <w:rPr>
          <w:noProof/>
          <w:lang w:val="nn-NO"/>
        </w:rPr>
        <w:t xml:space="preserve"> </w:t>
      </w:r>
    </w:p>
    <w:p w14:paraId="4E9E359D" w14:textId="723D7C5B" w:rsidR="004F13FD" w:rsidRDefault="004F13FD" w:rsidP="004F13FD">
      <w:pPr>
        <w:pStyle w:val="NoSpacing"/>
        <w:spacing w:line="360" w:lineRule="auto"/>
        <w:rPr>
          <w:rFonts w:cs="Times New Roman"/>
          <w:sz w:val="16"/>
          <w:szCs w:val="16"/>
          <w:lang w:val="en-US"/>
        </w:rPr>
      </w:pPr>
      <w:r w:rsidRPr="004F13FD">
        <w:rPr>
          <w:rFonts w:cs="Times New Roman"/>
          <w:sz w:val="16"/>
          <w:szCs w:val="16"/>
          <w:lang w:val="en-US"/>
        </w:rPr>
        <w:t xml:space="preserve">Academic Building (B3) -Room 228, Department of Biosystem </w:t>
      </w:r>
      <w:r w:rsidR="00CB48CF">
        <w:rPr>
          <w:rFonts w:cs="Times New Roman"/>
          <w:sz w:val="16"/>
          <w:szCs w:val="16"/>
          <w:lang w:val="en-US"/>
        </w:rPr>
        <w:t>T</w:t>
      </w:r>
      <w:r w:rsidRPr="004F13FD">
        <w:rPr>
          <w:rFonts w:cs="Times New Roman"/>
          <w:sz w:val="16"/>
          <w:szCs w:val="16"/>
          <w:lang w:val="en-US"/>
        </w:rPr>
        <w:t xml:space="preserve">echnology, Faculty of Technology, University of Sri Jayewardenepura, Pitipana, Homagama (10200), Sri Lanka. </w:t>
      </w:r>
    </w:p>
    <w:p w14:paraId="50C38A02" w14:textId="7203D6B3" w:rsidR="00143F4C" w:rsidRDefault="004F13FD" w:rsidP="00143F4C">
      <w:pPr>
        <w:pStyle w:val="NoSpacing"/>
        <w:spacing w:line="360" w:lineRule="auto"/>
        <w:rPr>
          <w:rFonts w:cs="Times New Roman"/>
          <w:sz w:val="16"/>
          <w:szCs w:val="16"/>
          <w:lang w:val="en-US"/>
        </w:rPr>
      </w:pPr>
      <w:r w:rsidRPr="004F13FD">
        <w:rPr>
          <w:rFonts w:cs="Times New Roman"/>
          <w:sz w:val="16"/>
          <w:szCs w:val="16"/>
          <w:lang w:val="en-US"/>
        </w:rPr>
        <w:t xml:space="preserve">Email- </w:t>
      </w:r>
      <w:hyperlink r:id="rId9" w:history="1">
        <w:r w:rsidR="00DE0B02" w:rsidRPr="004821BE">
          <w:rPr>
            <w:rStyle w:val="Hyperlink"/>
            <w:rFonts w:cs="Times New Roman"/>
            <w:sz w:val="16"/>
            <w:szCs w:val="16"/>
            <w:lang w:val="en-US"/>
          </w:rPr>
          <w:t>asankasanjeewa@sjp.ac.lk</w:t>
        </w:r>
      </w:hyperlink>
    </w:p>
    <w:p w14:paraId="202D2662" w14:textId="73606737" w:rsidR="00143F4C" w:rsidRDefault="00143F4C" w:rsidP="00143F4C">
      <w:pPr>
        <w:pStyle w:val="NoSpacing"/>
        <w:spacing w:line="360" w:lineRule="auto"/>
        <w:rPr>
          <w:rFonts w:cs="Times New Roman"/>
          <w:sz w:val="16"/>
          <w:szCs w:val="16"/>
          <w:lang w:val="en-US"/>
        </w:rPr>
      </w:pPr>
    </w:p>
    <w:p w14:paraId="1FE9C72B" w14:textId="185097AD" w:rsidR="00AB6A66" w:rsidRPr="00143F4C" w:rsidRDefault="00143F4C" w:rsidP="00143F4C">
      <w:pPr>
        <w:pStyle w:val="NoSpacing"/>
        <w:spacing w:line="480" w:lineRule="auto"/>
        <w:rPr>
          <w:rStyle w:val="Heading1Char"/>
          <w:rFonts w:eastAsiaTheme="minorEastAsia" w:cs="Times New Roman"/>
          <w:b w:val="0"/>
          <w:color w:val="auto"/>
          <w:sz w:val="16"/>
          <w:szCs w:val="16"/>
          <w:lang w:val="en-US"/>
        </w:rPr>
      </w:pPr>
      <w:r>
        <w:rPr>
          <w:rFonts w:cs="Times New Roman"/>
          <w:noProof/>
          <w:szCs w:val="20"/>
          <w:lang w:val="en-US" w:eastAsia="en-US" w:bidi="ar-SA"/>
        </w:rPr>
        <w:drawing>
          <wp:anchor distT="0" distB="0" distL="114300" distR="114300" simplePos="0" relativeHeight="251661312" behindDoc="0" locked="0" layoutInCell="1" allowOverlap="1" wp14:anchorId="14221824" wp14:editId="639FCEEF">
            <wp:simplePos x="0" y="0"/>
            <wp:positionH relativeFrom="leftMargin">
              <wp:posOffset>887730</wp:posOffset>
            </wp:positionH>
            <wp:positionV relativeFrom="paragraph">
              <wp:posOffset>422910</wp:posOffset>
            </wp:positionV>
            <wp:extent cx="233680" cy="228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680" cy="228600"/>
                    </a:xfrm>
                    <a:prstGeom prst="rect">
                      <a:avLst/>
                    </a:prstGeom>
                    <a:noFill/>
                  </pic:spPr>
                </pic:pic>
              </a:graphicData>
            </a:graphic>
            <wp14:sizeRelH relativeFrom="page">
              <wp14:pctWidth>0</wp14:pctWidth>
            </wp14:sizeRelH>
            <wp14:sizeRelV relativeFrom="page">
              <wp14:pctHeight>0</wp14:pctHeight>
            </wp14:sizeRelV>
          </wp:anchor>
        </w:drawing>
      </w:r>
      <w:r w:rsidR="00456A00">
        <w:rPr>
          <w:rStyle w:val="Heading1Char"/>
          <w:rFonts w:eastAsiaTheme="minorEastAsia" w:cs="Times New Roman"/>
          <w:bCs/>
          <w:color w:val="auto"/>
          <w:sz w:val="24"/>
          <w:szCs w:val="24"/>
          <w:lang w:val="en-US"/>
        </w:rPr>
        <w:t xml:space="preserve">Professional </w:t>
      </w:r>
      <w:r w:rsidR="0001521C">
        <w:rPr>
          <w:rStyle w:val="Heading1Char"/>
          <w:rFonts w:eastAsiaTheme="minorEastAsia" w:cs="Times New Roman"/>
          <w:bCs/>
          <w:color w:val="auto"/>
          <w:sz w:val="24"/>
          <w:szCs w:val="24"/>
          <w:lang w:val="en-US"/>
        </w:rPr>
        <w:t xml:space="preserve">Links </w:t>
      </w:r>
      <w:r w:rsidR="00456A00">
        <w:rPr>
          <w:rStyle w:val="Heading1Char"/>
          <w:rFonts w:eastAsiaTheme="minorEastAsia" w:cs="Times New Roman"/>
          <w:bCs/>
          <w:color w:val="auto"/>
          <w:sz w:val="24"/>
          <w:szCs w:val="24"/>
          <w:lang w:val="en-US"/>
        </w:rPr>
        <w:t>and websites</w:t>
      </w:r>
    </w:p>
    <w:p w14:paraId="6F3030A0" w14:textId="75C12A6D" w:rsidR="000D18DE" w:rsidRPr="004F13FD" w:rsidRDefault="00AB6A66" w:rsidP="004F13FD">
      <w:pPr>
        <w:rPr>
          <w:rStyle w:val="Heading1Char"/>
          <w:rFonts w:eastAsiaTheme="minorEastAsia" w:cs="Times New Roman"/>
          <w:bCs/>
          <w:color w:val="auto"/>
          <w:sz w:val="24"/>
          <w:szCs w:val="24"/>
          <w:lang w:val="en-US"/>
        </w:rPr>
      </w:pPr>
      <w:r w:rsidRPr="00AB6A66">
        <w:rPr>
          <w:rStyle w:val="Heading1Char"/>
          <w:rFonts w:eastAsiaTheme="minorEastAsia" w:cs="Times New Roman"/>
          <w:b w:val="0"/>
          <w:color w:val="auto"/>
          <w:sz w:val="20"/>
          <w:szCs w:val="20"/>
          <w:lang w:val="en-US"/>
        </w:rPr>
        <w:t>https://scholar.google.com/citations?user=IE4mA_MAAAAJ&amp;hl</w:t>
      </w:r>
    </w:p>
    <w:p w14:paraId="77B70A7B" w14:textId="2EDEA56F" w:rsidR="00AB6A66" w:rsidRDefault="00273EC1" w:rsidP="00430137">
      <w:pPr>
        <w:pStyle w:val="NoSpacing"/>
        <w:spacing w:line="360" w:lineRule="auto"/>
        <w:rPr>
          <w:rStyle w:val="Heading1Char"/>
        </w:rPr>
      </w:pPr>
      <w:r>
        <w:rPr>
          <w:noProof/>
        </w:rPr>
        <mc:AlternateContent>
          <mc:Choice Requires="wps">
            <w:drawing>
              <wp:anchor distT="4294967295" distB="4294967295" distL="114300" distR="114300" simplePos="0" relativeHeight="251649536" behindDoc="0" locked="0" layoutInCell="1" allowOverlap="1" wp14:anchorId="38C74F4D" wp14:editId="438DB828">
                <wp:simplePos x="0" y="0"/>
                <wp:positionH relativeFrom="margin">
                  <wp:posOffset>-40005</wp:posOffset>
                </wp:positionH>
                <wp:positionV relativeFrom="paragraph">
                  <wp:posOffset>58419</wp:posOffset>
                </wp:positionV>
                <wp:extent cx="5943600" cy="0"/>
                <wp:effectExtent l="0" t="0" r="0" b="0"/>
                <wp:wrapNone/>
                <wp:docPr id="160045750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0E2534D" id="Straight Connector 1" o:spid="_x0000_s1026" style="position:absolute;z-index:2516495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3.15pt,4.6pt" to="464.8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" strokecolor="black [3200]" strokeweight="1.5pt">
                <v:stroke joinstyle="miter"/>
                <o:lock v:ext="edit" shapetype="f"/>
                <w10:wrap anchorx="margin"/>
              </v:line>
            </w:pict>
          </mc:Fallback>
        </mc:AlternateContent>
      </w:r>
    </w:p>
    <w:p w14:paraId="212415B8" w14:textId="0C3F694B" w:rsidR="000D18DE" w:rsidRDefault="000D18DE" w:rsidP="00430137">
      <w:pPr>
        <w:pStyle w:val="NoSpacing"/>
        <w:spacing w:line="360" w:lineRule="auto"/>
        <w:rPr>
          <w:rStyle w:val="Heading1Char"/>
        </w:rPr>
      </w:pPr>
      <w:r>
        <w:rPr>
          <w:rStyle w:val="Heading1Char"/>
        </w:rPr>
        <w:t>Personal Profile</w:t>
      </w:r>
    </w:p>
    <w:p w14:paraId="70583D45" w14:textId="77777777" w:rsidR="003152EA" w:rsidRDefault="003152EA" w:rsidP="00DC2CBD">
      <w:pPr>
        <w:spacing w:line="276" w:lineRule="auto"/>
      </w:pPr>
      <w:r>
        <w:t>Prof. Sanjeewa holds a BSc (Honours) degree in Agriculture from Rajarata University of Sri Lanka, and an MSc and PhD in Marine Life Sciences from Jeju National University, South Korea. In 2019, he commenced postdoctoral research at the Marine Bioresource Technology Laboratory, Department of Marine Life Sciences, School of Marine Biomedical Science, Jeju National University. Following the completion of his postdoctoral research, Prof. Sanjeewa joined the Department of Biosystems Technology, Faculty of Technology, University of Sri Jayewardenepura, as a Senior Lecturer in 2021, and was promoted to Professor of Marine Biotechnology in 2024.</w:t>
      </w:r>
    </w:p>
    <w:p w14:paraId="46A74A92" w14:textId="009CA796" w:rsidR="003152EA" w:rsidRDefault="003152EA" w:rsidP="003152EA">
      <w:r>
        <w:t>Prof. Sanjeewa’s research primarily focuses on the bioprospecting of marine organisms to identify novel bioactive secondary metabolites for the development of nutraceuticals, cosmeceuticals, and functional foods. His work places particular emphasis on elucidating the anti-inflammatory mechanisms of natural bioactive compounds, especially in the context of fine dust</w:t>
      </w:r>
      <w:r w:rsidR="000E555B">
        <w:t>-</w:t>
      </w:r>
      <w:r>
        <w:t xml:space="preserve">induced inflammatory responses in humans. To date, Prof. Sanjeewa has published more than </w:t>
      </w:r>
      <w:r w:rsidR="00D16740">
        <w:t>100</w:t>
      </w:r>
      <w:r>
        <w:t xml:space="preserve"> research and review articles in SCI-indexed journals, over 30 abstracts in international conferences, and several book chapters with internationally reputed publishers. He currently has an H-index of </w:t>
      </w:r>
      <w:r w:rsidR="00D16740">
        <w:t>36</w:t>
      </w:r>
      <w:r>
        <w:t xml:space="preserve"> with more than </w:t>
      </w:r>
      <w:r w:rsidR="00D16740">
        <w:t>4,000</w:t>
      </w:r>
      <w:r>
        <w:t xml:space="preserve"> citations on Google Scholar.</w:t>
      </w:r>
    </w:p>
    <w:p w14:paraId="5027DAFE" w14:textId="245BE395" w:rsidR="005C51AB" w:rsidRPr="00BE0CD3" w:rsidRDefault="003152EA" w:rsidP="003152EA">
      <w:r>
        <w:t xml:space="preserve">Prof. Sanjeewa serves as an Editorial Board Member of the </w:t>
      </w:r>
      <w:r>
        <w:rPr>
          <w:rStyle w:val="Emphasis"/>
        </w:rPr>
        <w:t>Marine Biotechnology</w:t>
      </w:r>
      <w:r>
        <w:t xml:space="preserve"> section of the </w:t>
      </w:r>
      <w:r>
        <w:rPr>
          <w:rStyle w:val="Emphasis"/>
        </w:rPr>
        <w:t>Fisheries and Aquatic Sciences Journal</w:t>
      </w:r>
      <w:r>
        <w:t xml:space="preserve">. In addition, he actively contributes as a reviewer and guest editor for several journals in the field of marine biomedical sciences, including </w:t>
      </w:r>
      <w:r>
        <w:rPr>
          <w:rStyle w:val="Emphasis"/>
        </w:rPr>
        <w:t>Marine Drugs</w:t>
      </w:r>
      <w:r>
        <w:t>.</w:t>
      </w:r>
    </w:p>
    <w:p w14:paraId="2EBF4C06" w14:textId="20000AEE" w:rsidR="00CF0A91" w:rsidRDefault="00EE4868" w:rsidP="0066343E">
      <w:pPr>
        <w:rPr>
          <w:shd w:val="clear" w:color="auto" w:fill="FFFFFF"/>
        </w:rPr>
      </w:pPr>
      <w:r w:rsidRPr="00430137">
        <w:rPr>
          <w:b/>
          <w:bCs/>
          <w:i/>
          <w:iCs/>
          <w:shd w:val="clear" w:color="auto" w:fill="FFFFFF"/>
        </w:rPr>
        <w:t>Research Keywords-</w:t>
      </w:r>
      <w:r>
        <w:rPr>
          <w:shd w:val="clear" w:color="auto" w:fill="FFFFFF"/>
        </w:rPr>
        <w:t xml:space="preserve"> Seaweeds; </w:t>
      </w:r>
      <w:r w:rsidR="00430137">
        <w:rPr>
          <w:shd w:val="clear" w:color="auto" w:fill="FFFFFF"/>
        </w:rPr>
        <w:t>Anti-</w:t>
      </w:r>
      <w:r>
        <w:rPr>
          <w:shd w:val="clear" w:color="auto" w:fill="FFFFFF"/>
        </w:rPr>
        <w:t xml:space="preserve">inflammation; </w:t>
      </w:r>
      <w:r w:rsidR="00430137">
        <w:rPr>
          <w:shd w:val="clear" w:color="auto" w:fill="FFFFFF"/>
        </w:rPr>
        <w:t>A</w:t>
      </w:r>
      <w:r>
        <w:rPr>
          <w:shd w:val="clear" w:color="auto" w:fill="FFFFFF"/>
        </w:rPr>
        <w:t xml:space="preserve">ntioxidant; </w:t>
      </w:r>
      <w:r w:rsidR="00430137">
        <w:rPr>
          <w:shd w:val="clear" w:color="auto" w:fill="FFFFFF"/>
        </w:rPr>
        <w:t>P</w:t>
      </w:r>
      <w:r w:rsidR="006B260F">
        <w:rPr>
          <w:shd w:val="clear" w:color="auto" w:fill="FFFFFF"/>
        </w:rPr>
        <w:t>hlorotannins;</w:t>
      </w:r>
      <w:r w:rsidR="00430137">
        <w:rPr>
          <w:shd w:val="clear" w:color="auto" w:fill="FFFFFF"/>
        </w:rPr>
        <w:t xml:space="preserve"> TLR</w:t>
      </w:r>
      <w:r w:rsidR="006B260F">
        <w:rPr>
          <w:shd w:val="clear" w:color="auto" w:fill="FFFFFF"/>
        </w:rPr>
        <w:t xml:space="preserve"> </w:t>
      </w:r>
    </w:p>
    <w:p w14:paraId="794DD12C" w14:textId="77777777" w:rsidR="00FD3D27" w:rsidRPr="0066343E" w:rsidRDefault="00FD3D27" w:rsidP="0066343E">
      <w:pPr>
        <w:rPr>
          <w:rFonts w:eastAsiaTheme="majorEastAsia" w:cs="Times New Roman"/>
          <w:b/>
          <w:color w:val="000000" w:themeColor="text1"/>
          <w:sz w:val="24"/>
          <w:szCs w:val="24"/>
        </w:rPr>
      </w:pPr>
    </w:p>
    <w:p w14:paraId="3462C36C" w14:textId="404A4929" w:rsidR="00261691" w:rsidRPr="00926A19" w:rsidRDefault="003512E2" w:rsidP="00144872">
      <w:pPr>
        <w:pStyle w:val="Heading1"/>
        <w:jc w:val="left"/>
        <w:rPr>
          <w:lang w:val="en-US"/>
        </w:rPr>
      </w:pPr>
      <w:bookmarkStart w:id="1" w:name="_Hlk92830201"/>
      <w:r w:rsidRPr="00926A19">
        <w:rPr>
          <w:lang w:val="en-US"/>
        </w:rPr>
        <w:t>Educatio</w:t>
      </w:r>
      <w:r>
        <w:rPr>
          <w:lang w:val="en-US"/>
        </w:rPr>
        <w:t>n</w:t>
      </w:r>
    </w:p>
    <w:bookmarkEnd w:id="1"/>
    <w:p w14:paraId="417E25EA" w14:textId="667ECD4E" w:rsidR="00171658" w:rsidRPr="004F1D09" w:rsidRDefault="00171658" w:rsidP="00FD3D27">
      <w:pPr>
        <w:pStyle w:val="NoSpacing"/>
        <w:spacing w:before="0"/>
      </w:pPr>
      <w:r w:rsidRPr="004F1D09">
        <w:t xml:space="preserve">Certificate in Teaching in Higher Education, </w:t>
      </w:r>
      <w:r w:rsidR="00DC2CBD">
        <w:br/>
      </w:r>
      <w:r w:rsidRPr="004F1D09">
        <w:t xml:space="preserve">University of </w:t>
      </w:r>
      <w:r w:rsidR="00DC2CBD" w:rsidRPr="004F1D09">
        <w:t xml:space="preserve">Sri </w:t>
      </w:r>
      <w:r w:rsidR="00DC2CBD">
        <w:t>Jayewardenepura</w:t>
      </w:r>
      <w:r w:rsidRPr="004F1D09">
        <w:t>, Sri Lanka</w:t>
      </w:r>
      <w:r w:rsidR="00AE0A1F" w:rsidRPr="004F1D09">
        <w:tab/>
      </w:r>
      <w:r w:rsidR="00AE0A1F" w:rsidRPr="004F1D09">
        <w:tab/>
      </w:r>
      <w:r w:rsidR="00AE0A1F" w:rsidRPr="004F1D09">
        <w:tab/>
      </w:r>
      <w:r w:rsidR="00AE0A1F" w:rsidRPr="004F1D09">
        <w:tab/>
      </w:r>
      <w:r w:rsidR="004F1D09">
        <w:tab/>
      </w:r>
      <w:r w:rsidR="00AE0A1F" w:rsidRPr="004F1D09">
        <w:t>2021</w:t>
      </w:r>
      <w:r w:rsidR="00096347">
        <w:t xml:space="preserve"> </w:t>
      </w:r>
      <w:r w:rsidR="00AE0A1F" w:rsidRPr="004F1D09">
        <w:t>- 2022</w:t>
      </w:r>
    </w:p>
    <w:p w14:paraId="2F2122B9" w14:textId="08A8328A" w:rsidR="008D17ED" w:rsidRPr="004F1D09" w:rsidRDefault="008D17ED" w:rsidP="00FD3D27">
      <w:pPr>
        <w:pStyle w:val="NoSpacing"/>
        <w:spacing w:before="0"/>
      </w:pPr>
      <w:r w:rsidRPr="004F1D09">
        <w:t>Ph.D.</w:t>
      </w:r>
      <w:r w:rsidR="00261691" w:rsidRPr="004F1D09">
        <w:t xml:space="preserve"> in Marine Life Sciences</w:t>
      </w:r>
      <w:r w:rsidRPr="004F1D09">
        <w:t>, Jeju National University, South Korea</w:t>
      </w:r>
      <w:r w:rsidRPr="004F1D09">
        <w:tab/>
      </w:r>
      <w:r w:rsidR="0004735A" w:rsidRPr="004F1D09">
        <w:tab/>
      </w:r>
      <w:r w:rsidR="00E34C52" w:rsidRPr="004F1D09">
        <w:t>2016 -</w:t>
      </w:r>
      <w:r w:rsidR="00096347">
        <w:t xml:space="preserve"> </w:t>
      </w:r>
      <w:r w:rsidR="00261691" w:rsidRPr="004F1D09">
        <w:t>2019</w:t>
      </w:r>
      <w:r w:rsidRPr="004F1D09">
        <w:t xml:space="preserve"> </w:t>
      </w:r>
    </w:p>
    <w:p w14:paraId="557DD5B7" w14:textId="7AD8DBD0" w:rsidR="00261691" w:rsidRPr="004F1D09" w:rsidRDefault="008D17ED" w:rsidP="00FD3D27">
      <w:pPr>
        <w:pStyle w:val="NoSpacing"/>
        <w:spacing w:before="0"/>
      </w:pPr>
      <w:r w:rsidRPr="004F1D09">
        <w:t xml:space="preserve">M.Sc. </w:t>
      </w:r>
      <w:r w:rsidR="00261691" w:rsidRPr="004F1D09">
        <w:t>in Marine Life Sciences</w:t>
      </w:r>
      <w:r w:rsidRPr="004F1D09">
        <w:t>, Jeju National University, South Korea</w:t>
      </w:r>
      <w:r w:rsidR="00261691" w:rsidRPr="004F1D09">
        <w:tab/>
      </w:r>
      <w:r w:rsidR="00D167F2">
        <w:tab/>
      </w:r>
      <w:r w:rsidR="00E34C52" w:rsidRPr="004F1D09">
        <w:t xml:space="preserve">2014 - </w:t>
      </w:r>
      <w:r w:rsidR="009B183C" w:rsidRPr="004F1D09">
        <w:t>2016</w:t>
      </w:r>
    </w:p>
    <w:p w14:paraId="28F58CE3" w14:textId="3FB8DBE0" w:rsidR="00514C2C" w:rsidRPr="00FD3D27" w:rsidRDefault="008D17ED" w:rsidP="00FD3D27">
      <w:pPr>
        <w:pStyle w:val="NoSpacing"/>
        <w:spacing w:before="0"/>
      </w:pPr>
      <w:r w:rsidRPr="004F1D09">
        <w:t>B.Sc.</w:t>
      </w:r>
      <w:r w:rsidR="009B183C" w:rsidRPr="004F1D09">
        <w:t xml:space="preserve"> in Agriculture</w:t>
      </w:r>
      <w:r w:rsidRPr="004F1D09">
        <w:t>, Rajarata University of Sri Lanka, Sri Lanka</w:t>
      </w:r>
      <w:r w:rsidR="009B183C" w:rsidRPr="004F1D09">
        <w:tab/>
      </w:r>
      <w:r w:rsidR="009B183C" w:rsidRPr="004F1D09">
        <w:tab/>
      </w:r>
      <w:r w:rsidR="0004735A" w:rsidRPr="004F1D09">
        <w:tab/>
      </w:r>
      <w:r w:rsidR="00E34C52" w:rsidRPr="004F1D09">
        <w:t xml:space="preserve">2008 - </w:t>
      </w:r>
      <w:r w:rsidR="009B183C" w:rsidRPr="004F1D09">
        <w:t>2013</w:t>
      </w:r>
    </w:p>
    <w:p w14:paraId="0A9D1522" w14:textId="185F27D9" w:rsidR="008C1503" w:rsidRPr="00926A19" w:rsidRDefault="00FD6437" w:rsidP="008D17ED">
      <w:pPr>
        <w:pStyle w:val="Heading1"/>
        <w:spacing w:after="240"/>
        <w:jc w:val="left"/>
        <w:rPr>
          <w:lang w:val="en-US"/>
        </w:rPr>
      </w:pPr>
      <w:r>
        <w:rPr>
          <w:lang w:val="en-US"/>
        </w:rPr>
        <w:lastRenderedPageBreak/>
        <w:t>Positions Held</w:t>
      </w:r>
    </w:p>
    <w:p w14:paraId="5E765C01" w14:textId="20E04FB1" w:rsidR="00D44154" w:rsidRPr="00D167F2" w:rsidRDefault="00D30CB1" w:rsidP="00DC2CBD">
      <w:pPr>
        <w:pStyle w:val="NoSpacing"/>
        <w:rPr>
          <w:lang w:val="en-US"/>
        </w:rPr>
      </w:pPr>
      <w:r w:rsidRPr="00D167F2">
        <w:rPr>
          <w:lang w:val="en-US"/>
        </w:rPr>
        <w:t>Associate Editor, Advances in Technology (A</w:t>
      </w:r>
      <w:r w:rsidR="00D85092">
        <w:rPr>
          <w:lang w:val="en-US"/>
        </w:rPr>
        <w:t>I</w:t>
      </w:r>
      <w:r w:rsidRPr="00D167F2">
        <w:rPr>
          <w:lang w:val="en-US"/>
        </w:rPr>
        <w:t>T),</w:t>
      </w:r>
      <w:r w:rsidRPr="00D167F2">
        <w:rPr>
          <w:lang w:val="en-US"/>
        </w:rPr>
        <w:tab/>
      </w:r>
      <w:r w:rsidRPr="00D167F2">
        <w:rPr>
          <w:lang w:val="en-US"/>
        </w:rPr>
        <w:tab/>
      </w:r>
      <w:r w:rsidRPr="00D167F2">
        <w:rPr>
          <w:lang w:val="en-US"/>
        </w:rPr>
        <w:tab/>
      </w:r>
      <w:r w:rsidRPr="00D167F2">
        <w:rPr>
          <w:lang w:val="en-US"/>
        </w:rPr>
        <w:tab/>
        <w:t>2023</w:t>
      </w:r>
      <w:r w:rsidR="00096347">
        <w:rPr>
          <w:lang w:val="en-US"/>
        </w:rPr>
        <w:t xml:space="preserve"> - 202</w:t>
      </w:r>
      <w:r w:rsidR="0055661E">
        <w:rPr>
          <w:lang w:val="en-US"/>
        </w:rPr>
        <w:t>6</w:t>
      </w:r>
    </w:p>
    <w:p w14:paraId="310D3205" w14:textId="1EDF9E9D" w:rsidR="008C1570" w:rsidRPr="00D167F2" w:rsidRDefault="009D5C80" w:rsidP="00DC2CBD">
      <w:pPr>
        <w:pStyle w:val="NoSpacing"/>
        <w:rPr>
          <w:lang w:val="en-US"/>
        </w:rPr>
      </w:pPr>
      <w:r w:rsidRPr="00D167F2">
        <w:rPr>
          <w:lang w:val="en-US"/>
        </w:rPr>
        <w:t xml:space="preserve">President of the </w:t>
      </w:r>
      <w:r w:rsidR="00C42D46" w:rsidRPr="00D167F2">
        <w:rPr>
          <w:lang w:val="en-US"/>
        </w:rPr>
        <w:t xml:space="preserve">Blue </w:t>
      </w:r>
      <w:r w:rsidR="004F1D09" w:rsidRPr="00D167F2">
        <w:rPr>
          <w:lang w:val="en-US"/>
        </w:rPr>
        <w:t>Biotechnology Committee</w:t>
      </w:r>
      <w:r w:rsidR="0048635B" w:rsidRPr="00D167F2">
        <w:rPr>
          <w:lang w:val="en-US"/>
        </w:rPr>
        <w:t xml:space="preserve"> of Sri Lanka </w:t>
      </w:r>
    </w:p>
    <w:p w14:paraId="4FD4117F" w14:textId="29A74F65" w:rsidR="00D552AA" w:rsidRPr="00D167F2" w:rsidRDefault="0048635B" w:rsidP="00DC2CBD">
      <w:pPr>
        <w:pStyle w:val="NoSpacing"/>
        <w:rPr>
          <w:lang w:val="en-US"/>
        </w:rPr>
      </w:pPr>
      <w:r w:rsidRPr="00D167F2">
        <w:rPr>
          <w:lang w:val="en-US"/>
        </w:rPr>
        <w:t xml:space="preserve">Biotechnology </w:t>
      </w:r>
      <w:r w:rsidR="00DE0C0C" w:rsidRPr="00D167F2">
        <w:rPr>
          <w:lang w:val="en-US"/>
        </w:rPr>
        <w:t>Association</w:t>
      </w:r>
      <w:r w:rsidR="008C1570" w:rsidRPr="00D167F2">
        <w:rPr>
          <w:lang w:val="en-US"/>
        </w:rPr>
        <w:tab/>
      </w:r>
      <w:r w:rsidR="008C1570" w:rsidRPr="00D167F2">
        <w:rPr>
          <w:lang w:val="en-US"/>
        </w:rPr>
        <w:tab/>
      </w:r>
      <w:r w:rsidR="008C1570" w:rsidRPr="00D167F2">
        <w:rPr>
          <w:lang w:val="en-US"/>
        </w:rPr>
        <w:tab/>
      </w:r>
      <w:r w:rsidR="008C1570" w:rsidRPr="00D167F2">
        <w:rPr>
          <w:lang w:val="en-US"/>
        </w:rPr>
        <w:tab/>
      </w:r>
      <w:r w:rsidR="008C1570" w:rsidRPr="00D167F2">
        <w:rPr>
          <w:lang w:val="en-US"/>
        </w:rPr>
        <w:tab/>
      </w:r>
      <w:r w:rsidR="008C1570" w:rsidRPr="00D167F2">
        <w:rPr>
          <w:lang w:val="en-US"/>
        </w:rPr>
        <w:tab/>
      </w:r>
      <w:r w:rsidR="00D167F2">
        <w:rPr>
          <w:lang w:val="en-US"/>
        </w:rPr>
        <w:tab/>
      </w:r>
      <w:r w:rsidR="008C1570" w:rsidRPr="00D167F2">
        <w:rPr>
          <w:lang w:val="en-US"/>
        </w:rPr>
        <w:t>2024</w:t>
      </w:r>
      <w:r w:rsidR="00716F35">
        <w:rPr>
          <w:lang w:val="en-US"/>
        </w:rPr>
        <w:t xml:space="preserve"> </w:t>
      </w:r>
      <w:r w:rsidR="0020346E">
        <w:rPr>
          <w:lang w:val="en-US"/>
        </w:rPr>
        <w:t>-</w:t>
      </w:r>
      <w:r w:rsidR="00716F35">
        <w:rPr>
          <w:lang w:val="en-US"/>
        </w:rPr>
        <w:t xml:space="preserve"> </w:t>
      </w:r>
      <w:r w:rsidR="0020346E">
        <w:rPr>
          <w:lang w:val="en-US"/>
        </w:rPr>
        <w:t>2025</w:t>
      </w:r>
    </w:p>
    <w:p w14:paraId="2EBBAA0A" w14:textId="7728CC8B" w:rsidR="00842E76" w:rsidRPr="00D167F2" w:rsidRDefault="00842E76" w:rsidP="00DC2CBD">
      <w:pPr>
        <w:pStyle w:val="NoSpacing"/>
        <w:rPr>
          <w:lang w:val="en-US"/>
        </w:rPr>
      </w:pPr>
      <w:r w:rsidRPr="00D167F2">
        <w:rPr>
          <w:lang w:val="en-US"/>
        </w:rPr>
        <w:t>Chair, Research CELL, FOT</w:t>
      </w:r>
      <w:r w:rsidRPr="00D167F2">
        <w:rPr>
          <w:lang w:val="en-US"/>
        </w:rPr>
        <w:tab/>
      </w:r>
      <w:r w:rsidRPr="00D167F2">
        <w:rPr>
          <w:lang w:val="en-US"/>
        </w:rPr>
        <w:tab/>
      </w:r>
      <w:r w:rsidRPr="00D167F2">
        <w:rPr>
          <w:lang w:val="en-US"/>
        </w:rPr>
        <w:tab/>
      </w:r>
      <w:r w:rsidRPr="00D167F2">
        <w:rPr>
          <w:lang w:val="en-US"/>
        </w:rPr>
        <w:tab/>
      </w:r>
      <w:r w:rsidRPr="00D167F2">
        <w:rPr>
          <w:lang w:val="en-US"/>
        </w:rPr>
        <w:tab/>
      </w:r>
      <w:r w:rsidRPr="00D167F2">
        <w:rPr>
          <w:lang w:val="en-US"/>
        </w:rPr>
        <w:tab/>
      </w:r>
      <w:r w:rsidR="00D167F2">
        <w:rPr>
          <w:lang w:val="en-US"/>
        </w:rPr>
        <w:tab/>
      </w:r>
      <w:r w:rsidRPr="00D167F2">
        <w:rPr>
          <w:lang w:val="en-US"/>
        </w:rPr>
        <w:t xml:space="preserve">2023 </w:t>
      </w:r>
      <w:r w:rsidR="00B561DF">
        <w:rPr>
          <w:lang w:val="en-US"/>
        </w:rPr>
        <w:t>-</w:t>
      </w:r>
      <w:r w:rsidR="00096347">
        <w:rPr>
          <w:lang w:val="en-US"/>
        </w:rPr>
        <w:t xml:space="preserve"> </w:t>
      </w:r>
      <w:r w:rsidR="00033E96">
        <w:rPr>
          <w:lang w:val="en-US"/>
        </w:rPr>
        <w:t>2026</w:t>
      </w:r>
    </w:p>
    <w:p w14:paraId="2813445B" w14:textId="429A92AC" w:rsidR="00D552AA" w:rsidRPr="00D167F2" w:rsidRDefault="00FD6437" w:rsidP="00DC2CBD">
      <w:pPr>
        <w:pStyle w:val="NoSpacing"/>
        <w:rPr>
          <w:lang w:val="en-US"/>
        </w:rPr>
      </w:pPr>
      <w:r w:rsidRPr="00D167F2">
        <w:rPr>
          <w:lang w:val="en-US"/>
        </w:rPr>
        <w:t>Senior Lecturer Grade II, University of Sri Jayewardenepura</w:t>
      </w:r>
      <w:r w:rsidR="0004735A" w:rsidRPr="00D167F2">
        <w:rPr>
          <w:lang w:val="en-US"/>
        </w:rPr>
        <w:tab/>
      </w:r>
      <w:r w:rsidR="0004735A" w:rsidRPr="00D167F2">
        <w:rPr>
          <w:lang w:val="en-US"/>
        </w:rPr>
        <w:tab/>
      </w:r>
      <w:r w:rsidR="00366977">
        <w:rPr>
          <w:lang w:val="en-US"/>
        </w:rPr>
        <w:tab/>
      </w:r>
      <w:r w:rsidRPr="00D167F2">
        <w:rPr>
          <w:lang w:val="en-US"/>
        </w:rPr>
        <w:t xml:space="preserve">2021 </w:t>
      </w:r>
      <w:r w:rsidR="008F257C">
        <w:rPr>
          <w:lang w:val="en-US"/>
        </w:rPr>
        <w:t>- 2024</w:t>
      </w:r>
    </w:p>
    <w:p w14:paraId="06712D6A" w14:textId="15371BF9" w:rsidR="00FD6437" w:rsidRPr="00D167F2" w:rsidRDefault="00FD6437" w:rsidP="00DC2CBD">
      <w:pPr>
        <w:pStyle w:val="NoSpacing"/>
        <w:rPr>
          <w:lang w:val="en-US"/>
        </w:rPr>
      </w:pPr>
      <w:r w:rsidRPr="00D167F2">
        <w:rPr>
          <w:lang w:val="en-US"/>
        </w:rPr>
        <w:t xml:space="preserve">Guest editor, </w:t>
      </w:r>
      <w:r w:rsidR="00186F5F" w:rsidRPr="00D167F2">
        <w:rPr>
          <w:lang w:val="en-US"/>
        </w:rPr>
        <w:t>M</w:t>
      </w:r>
      <w:r w:rsidRPr="00D167F2">
        <w:rPr>
          <w:lang w:val="en-US"/>
        </w:rPr>
        <w:t xml:space="preserve">arine </w:t>
      </w:r>
      <w:r w:rsidR="00DE0B02" w:rsidRPr="00D167F2">
        <w:rPr>
          <w:lang w:val="en-US"/>
        </w:rPr>
        <w:t>D</w:t>
      </w:r>
      <w:r w:rsidR="008058F7" w:rsidRPr="00D167F2">
        <w:rPr>
          <w:lang w:val="en-US"/>
        </w:rPr>
        <w:t xml:space="preserve">rugs </w:t>
      </w:r>
      <w:r w:rsidR="008058F7" w:rsidRPr="00D167F2">
        <w:rPr>
          <w:lang w:val="en-US"/>
        </w:rPr>
        <w:tab/>
      </w:r>
      <w:r w:rsidRPr="00D167F2">
        <w:rPr>
          <w:lang w:val="en-US"/>
        </w:rPr>
        <w:tab/>
      </w:r>
      <w:r w:rsidRPr="00D167F2">
        <w:rPr>
          <w:lang w:val="en-US"/>
        </w:rPr>
        <w:tab/>
      </w:r>
      <w:r w:rsidRPr="00D167F2">
        <w:rPr>
          <w:lang w:val="en-US"/>
        </w:rPr>
        <w:tab/>
      </w:r>
      <w:r w:rsidRPr="00D167F2">
        <w:rPr>
          <w:lang w:val="en-US"/>
        </w:rPr>
        <w:tab/>
      </w:r>
      <w:r w:rsidRPr="00D167F2">
        <w:rPr>
          <w:lang w:val="en-US"/>
        </w:rPr>
        <w:tab/>
      </w:r>
      <w:r w:rsidRPr="00D167F2">
        <w:rPr>
          <w:lang w:val="en-US"/>
        </w:rPr>
        <w:tab/>
      </w:r>
      <w:r w:rsidR="008058F7" w:rsidRPr="00D167F2">
        <w:rPr>
          <w:lang w:val="en-US"/>
        </w:rPr>
        <w:t xml:space="preserve">2020 </w:t>
      </w:r>
      <w:r w:rsidR="00716F35">
        <w:rPr>
          <w:lang w:val="en-US"/>
        </w:rPr>
        <w:t>-</w:t>
      </w:r>
      <w:r w:rsidR="008058F7" w:rsidRPr="00D167F2">
        <w:rPr>
          <w:lang w:val="en-US"/>
        </w:rPr>
        <w:t xml:space="preserve"> 2022</w:t>
      </w:r>
    </w:p>
    <w:p w14:paraId="10B52EFF" w14:textId="40E0B5C3" w:rsidR="008C1503" w:rsidRPr="00D167F2" w:rsidRDefault="00273509" w:rsidP="00DC2CBD">
      <w:pPr>
        <w:pStyle w:val="NoSpacing"/>
        <w:rPr>
          <w:lang w:val="en-US"/>
        </w:rPr>
      </w:pPr>
      <w:r w:rsidRPr="00D167F2">
        <w:rPr>
          <w:lang w:val="en-US"/>
        </w:rPr>
        <w:t>Postdoc</w:t>
      </w:r>
      <w:r w:rsidR="008C1503" w:rsidRPr="00D167F2">
        <w:rPr>
          <w:lang w:val="en-US"/>
        </w:rPr>
        <w:t xml:space="preserve"> researcher</w:t>
      </w:r>
      <w:r w:rsidR="00504822" w:rsidRPr="00D167F2">
        <w:rPr>
          <w:lang w:val="en-US"/>
        </w:rPr>
        <w:t xml:space="preserve"> and lecturer</w:t>
      </w:r>
      <w:r w:rsidR="00FD6437" w:rsidRPr="00D167F2">
        <w:rPr>
          <w:lang w:val="en-US"/>
        </w:rPr>
        <w:t xml:space="preserve">, Jeju National University, South Korea  </w:t>
      </w:r>
      <w:r w:rsidR="0004735A" w:rsidRPr="00D167F2">
        <w:rPr>
          <w:lang w:val="en-US"/>
        </w:rPr>
        <w:tab/>
      </w:r>
      <w:r w:rsidR="00366977">
        <w:rPr>
          <w:lang w:val="en-US"/>
        </w:rPr>
        <w:tab/>
      </w:r>
      <w:r w:rsidR="008B1EDD" w:rsidRPr="00D167F2">
        <w:rPr>
          <w:lang w:val="en-US"/>
        </w:rPr>
        <w:t>2019</w:t>
      </w:r>
      <w:r w:rsidR="00990CE7" w:rsidRPr="00D167F2">
        <w:rPr>
          <w:lang w:val="en-US"/>
        </w:rPr>
        <w:t xml:space="preserve"> </w:t>
      </w:r>
      <w:r w:rsidR="00FD6437" w:rsidRPr="00D167F2">
        <w:rPr>
          <w:lang w:val="en-US"/>
        </w:rPr>
        <w:t>-</w:t>
      </w:r>
      <w:r w:rsidR="00990CE7" w:rsidRPr="00D167F2">
        <w:rPr>
          <w:lang w:val="en-US"/>
        </w:rPr>
        <w:t xml:space="preserve"> 2020 </w:t>
      </w:r>
    </w:p>
    <w:p w14:paraId="533855FD" w14:textId="69481B39" w:rsidR="003C47CC" w:rsidRPr="00D167F2" w:rsidRDefault="00936365" w:rsidP="00DC2CBD">
      <w:pPr>
        <w:pStyle w:val="NoSpacing"/>
        <w:rPr>
          <w:lang w:val="en-US"/>
        </w:rPr>
      </w:pPr>
      <w:bookmarkStart w:id="2" w:name="_Hlk49513324"/>
      <w:r w:rsidRPr="00D167F2">
        <w:rPr>
          <w:lang w:val="en-US"/>
        </w:rPr>
        <w:t>R</w:t>
      </w:r>
      <w:r w:rsidR="007B4E5A" w:rsidRPr="00D167F2">
        <w:rPr>
          <w:lang w:val="en-US"/>
        </w:rPr>
        <w:t>eviewer bo</w:t>
      </w:r>
      <w:r w:rsidR="00AB6A66" w:rsidRPr="00D167F2">
        <w:rPr>
          <w:lang w:val="en-US"/>
        </w:rPr>
        <w:t>a</w:t>
      </w:r>
      <w:r w:rsidR="007B4E5A" w:rsidRPr="00D167F2">
        <w:rPr>
          <w:lang w:val="en-US"/>
        </w:rPr>
        <w:t xml:space="preserve">rd member in </w:t>
      </w:r>
      <w:r w:rsidR="00AE32C7">
        <w:rPr>
          <w:lang w:val="en-US"/>
        </w:rPr>
        <w:t>Marine Drugs</w:t>
      </w:r>
      <w:r w:rsidR="003C47CC" w:rsidRPr="00D167F2">
        <w:rPr>
          <w:lang w:val="en-US"/>
        </w:rPr>
        <w:t xml:space="preserve"> </w:t>
      </w:r>
      <w:r w:rsidR="00FD6437" w:rsidRPr="00D167F2">
        <w:rPr>
          <w:lang w:val="en-US"/>
        </w:rPr>
        <w:tab/>
      </w:r>
      <w:r w:rsidR="00FD6437" w:rsidRPr="00D167F2">
        <w:rPr>
          <w:lang w:val="en-US"/>
        </w:rPr>
        <w:tab/>
      </w:r>
      <w:r w:rsidR="00FD6437" w:rsidRPr="00D167F2">
        <w:rPr>
          <w:lang w:val="en-US"/>
        </w:rPr>
        <w:tab/>
      </w:r>
      <w:r w:rsidR="00FD6437" w:rsidRPr="00D167F2">
        <w:rPr>
          <w:lang w:val="en-US"/>
        </w:rPr>
        <w:tab/>
      </w:r>
      <w:r w:rsidR="0004735A" w:rsidRPr="00D167F2">
        <w:rPr>
          <w:lang w:val="en-US"/>
        </w:rPr>
        <w:tab/>
      </w:r>
      <w:r w:rsidR="00FD6437" w:rsidRPr="00D167F2">
        <w:rPr>
          <w:lang w:val="en-US"/>
        </w:rPr>
        <w:t xml:space="preserve">2019 </w:t>
      </w:r>
      <w:r w:rsidR="00716F35">
        <w:rPr>
          <w:lang w:val="en-US"/>
        </w:rPr>
        <w:t>-</w:t>
      </w:r>
      <w:r w:rsidR="00E63EB4" w:rsidRPr="00D167F2">
        <w:rPr>
          <w:lang w:val="en-US"/>
        </w:rPr>
        <w:t xml:space="preserve"> 2022</w:t>
      </w:r>
    </w:p>
    <w:bookmarkEnd w:id="2"/>
    <w:p w14:paraId="3EF5CCC0" w14:textId="45E3D9A7" w:rsidR="009E4DE0" w:rsidRPr="00D167F2" w:rsidRDefault="00FD6437" w:rsidP="00DC2CBD">
      <w:pPr>
        <w:pStyle w:val="NoSpacing"/>
        <w:rPr>
          <w:lang w:val="en-US"/>
        </w:rPr>
      </w:pPr>
      <w:r w:rsidRPr="00D167F2">
        <w:rPr>
          <w:lang w:val="en-US"/>
        </w:rPr>
        <w:t xml:space="preserve">Research assistant, Jeju National University, South Korea  </w:t>
      </w:r>
      <w:r w:rsidRPr="00D167F2">
        <w:rPr>
          <w:lang w:val="en-US"/>
        </w:rPr>
        <w:tab/>
      </w:r>
      <w:r w:rsidRPr="00D167F2">
        <w:rPr>
          <w:lang w:val="en-US"/>
        </w:rPr>
        <w:tab/>
      </w:r>
      <w:r w:rsidR="0004735A" w:rsidRPr="00D167F2">
        <w:rPr>
          <w:lang w:val="en-US"/>
        </w:rPr>
        <w:tab/>
      </w:r>
      <w:r w:rsidRPr="00D167F2">
        <w:rPr>
          <w:lang w:val="en-US"/>
        </w:rPr>
        <w:t>2014 - 2019</w:t>
      </w:r>
    </w:p>
    <w:p w14:paraId="27A6AC33" w14:textId="77777777" w:rsidR="00852FBF" w:rsidRDefault="00852FBF" w:rsidP="00AB09CC">
      <w:pPr>
        <w:pStyle w:val="NoSpacing"/>
        <w:rPr>
          <w:lang w:val="en-US"/>
        </w:rPr>
      </w:pPr>
    </w:p>
    <w:p w14:paraId="3D391453" w14:textId="1CA9215D" w:rsidR="005C51AB" w:rsidRPr="0004735A" w:rsidRDefault="00CE5BFC" w:rsidP="0004735A">
      <w:pPr>
        <w:pStyle w:val="Heading1"/>
        <w:spacing w:after="240"/>
        <w:jc w:val="left"/>
        <w:rPr>
          <w:lang w:val="en-US"/>
        </w:rPr>
      </w:pPr>
      <w:bookmarkStart w:id="3" w:name="_Hlk117075471"/>
      <w:r>
        <w:rPr>
          <w:lang w:val="en-US"/>
        </w:rPr>
        <w:t>A</w:t>
      </w:r>
      <w:r w:rsidRPr="00926A19">
        <w:rPr>
          <w:lang w:val="en-US"/>
        </w:rPr>
        <w:t>wards</w:t>
      </w:r>
    </w:p>
    <w:p w14:paraId="1550D436" w14:textId="4CDB2195" w:rsidR="00FC1C7F" w:rsidRPr="00FC1C7F" w:rsidRDefault="00FC1C7F" w:rsidP="00366977">
      <w:pPr>
        <w:pStyle w:val="NoSpacing"/>
        <w:rPr>
          <w:rFonts w:cs="Times New Roman"/>
          <w:b/>
          <w:bCs/>
          <w:lang w:val="en-US"/>
        </w:rPr>
      </w:pPr>
      <w:r w:rsidRPr="00130E91">
        <w:rPr>
          <w:rFonts w:cs="Times New Roman"/>
          <w:b/>
          <w:bCs/>
          <w:lang w:val="en-US"/>
        </w:rPr>
        <w:t>Oct 202</w:t>
      </w:r>
      <w:r>
        <w:rPr>
          <w:rFonts w:cs="Times New Roman"/>
          <w:b/>
          <w:bCs/>
          <w:lang w:val="en-US"/>
        </w:rPr>
        <w:t>5</w:t>
      </w:r>
      <w:r w:rsidRPr="00130E91">
        <w:rPr>
          <w:rFonts w:cs="Times New Roman"/>
          <w:b/>
          <w:bCs/>
          <w:lang w:val="en-US"/>
        </w:rPr>
        <w:t xml:space="preserve">:  </w:t>
      </w:r>
      <w:r w:rsidRPr="00130E91">
        <w:t>Top 2%</w:t>
      </w:r>
      <w:r w:rsidRPr="00130E91">
        <w:rPr>
          <w:b/>
          <w:bCs/>
        </w:rPr>
        <w:t xml:space="preserve"> </w:t>
      </w:r>
      <w:r w:rsidRPr="00130E91">
        <w:t>highly cited researcher (recognized by Elsevier BV and Stanford University)</w:t>
      </w:r>
      <w:r w:rsidR="00D67F3B">
        <w:t>.</w:t>
      </w:r>
    </w:p>
    <w:p w14:paraId="205E35DC" w14:textId="46127339" w:rsidR="00212CCC" w:rsidRPr="00130E91" w:rsidRDefault="00C74B32" w:rsidP="00366977">
      <w:pPr>
        <w:pStyle w:val="NoSpacing"/>
        <w:rPr>
          <w:rFonts w:cs="Times New Roman"/>
          <w:lang w:val="en-US"/>
        </w:rPr>
      </w:pPr>
      <w:r w:rsidRPr="0004735A">
        <w:rPr>
          <w:rFonts w:cs="Times New Roman"/>
          <w:b/>
          <w:bCs/>
          <w:szCs w:val="20"/>
          <w:lang w:val="en-US"/>
        </w:rPr>
        <w:t xml:space="preserve">Nov 2024:  </w:t>
      </w:r>
      <w:r w:rsidRPr="0004735A">
        <w:rPr>
          <w:rFonts w:cs="Times New Roman"/>
          <w:szCs w:val="20"/>
          <w:lang w:val="en-US"/>
        </w:rPr>
        <w:t xml:space="preserve">Early Carrier </w:t>
      </w:r>
      <w:r w:rsidR="008260A1" w:rsidRPr="0004735A">
        <w:rPr>
          <w:rFonts w:cs="Times New Roman"/>
          <w:szCs w:val="20"/>
          <w:lang w:val="en-US"/>
        </w:rPr>
        <w:t>Research Award</w:t>
      </w:r>
      <w:r w:rsidR="00F83A87" w:rsidRPr="0004735A">
        <w:rPr>
          <w:rFonts w:cs="Times New Roman"/>
          <w:szCs w:val="20"/>
          <w:lang w:val="en-US"/>
        </w:rPr>
        <w:t xml:space="preserve"> </w:t>
      </w:r>
      <w:r w:rsidR="006F4E12" w:rsidRPr="0004735A">
        <w:rPr>
          <w:rFonts w:cs="Times New Roman"/>
          <w:szCs w:val="20"/>
          <w:lang w:val="en-US"/>
        </w:rPr>
        <w:t>2023</w:t>
      </w:r>
      <w:r w:rsidR="00AE32C7">
        <w:rPr>
          <w:rFonts w:cs="Times New Roman"/>
          <w:szCs w:val="20"/>
          <w:lang w:val="en-US"/>
        </w:rPr>
        <w:t>,</w:t>
      </w:r>
      <w:r w:rsidR="006F4E12" w:rsidRPr="0004735A">
        <w:rPr>
          <w:rFonts w:cs="Times New Roman"/>
          <w:szCs w:val="20"/>
          <w:lang w:val="en-US"/>
        </w:rPr>
        <w:t xml:space="preserve"> at </w:t>
      </w:r>
      <w:r w:rsidR="008260A1" w:rsidRPr="0004735A">
        <w:rPr>
          <w:rFonts w:cs="Times New Roman"/>
          <w:szCs w:val="20"/>
          <w:lang w:val="en-US"/>
        </w:rPr>
        <w:t xml:space="preserve">the </w:t>
      </w:r>
      <w:r w:rsidR="006F4E12" w:rsidRPr="0004735A">
        <w:rPr>
          <w:rFonts w:cs="Times New Roman"/>
          <w:szCs w:val="20"/>
          <w:lang w:val="en-US"/>
        </w:rPr>
        <w:t>University</w:t>
      </w:r>
      <w:r w:rsidR="008260A1" w:rsidRPr="0004735A">
        <w:rPr>
          <w:rFonts w:cs="Times New Roman"/>
          <w:szCs w:val="20"/>
          <w:lang w:val="en-US"/>
        </w:rPr>
        <w:t xml:space="preserve"> of Sri Jayewardenepura</w:t>
      </w:r>
      <w:r w:rsidR="006F4E12" w:rsidRPr="0004735A">
        <w:rPr>
          <w:rFonts w:cs="Times New Roman"/>
          <w:szCs w:val="20"/>
          <w:lang w:val="en-US"/>
        </w:rPr>
        <w:t xml:space="preserve"> research awarding </w:t>
      </w:r>
      <w:r w:rsidR="006F4E12" w:rsidRPr="00130E91">
        <w:rPr>
          <w:rFonts w:cs="Times New Roman"/>
          <w:lang w:val="en-US"/>
        </w:rPr>
        <w:t>ceremony</w:t>
      </w:r>
      <w:r w:rsidR="00D67F3B">
        <w:rPr>
          <w:rFonts w:cs="Times New Roman"/>
          <w:lang w:val="en-US"/>
        </w:rPr>
        <w:t>.</w:t>
      </w:r>
    </w:p>
    <w:p w14:paraId="69DCFD6F" w14:textId="4A34143A" w:rsidR="00212CCC" w:rsidRPr="00130E91" w:rsidRDefault="00212CCC" w:rsidP="00366977">
      <w:pPr>
        <w:pStyle w:val="NoSpacing"/>
        <w:rPr>
          <w:rFonts w:cs="Times New Roman"/>
          <w:b/>
          <w:bCs/>
          <w:lang w:val="en-US"/>
        </w:rPr>
      </w:pPr>
      <w:r w:rsidRPr="00130E91">
        <w:rPr>
          <w:rFonts w:cs="Times New Roman"/>
          <w:b/>
          <w:bCs/>
          <w:lang w:val="en-US"/>
        </w:rPr>
        <w:t xml:space="preserve">Oct 2024:  </w:t>
      </w:r>
      <w:r w:rsidRPr="00130E91">
        <w:t>Top 2%</w:t>
      </w:r>
      <w:r w:rsidRPr="00130E91">
        <w:rPr>
          <w:b/>
          <w:bCs/>
        </w:rPr>
        <w:t xml:space="preserve"> </w:t>
      </w:r>
      <w:r w:rsidRPr="00130E91">
        <w:t>highly cited researcher (recognized by Elsevier BV and Stanford University)</w:t>
      </w:r>
      <w:r w:rsidR="00D67F3B">
        <w:t>.</w:t>
      </w:r>
    </w:p>
    <w:p w14:paraId="56EF6DE2" w14:textId="6AAB56F6" w:rsidR="005C51AB" w:rsidRPr="00130E91" w:rsidRDefault="005C51AB" w:rsidP="00366977">
      <w:pPr>
        <w:pStyle w:val="NoSpacing"/>
        <w:rPr>
          <w:rFonts w:cs="Times New Roman"/>
          <w:b/>
          <w:bCs/>
          <w:lang w:val="en-US"/>
        </w:rPr>
      </w:pPr>
      <w:r w:rsidRPr="00130E91">
        <w:rPr>
          <w:rFonts w:cs="Times New Roman"/>
          <w:b/>
          <w:bCs/>
          <w:lang w:val="en-US"/>
        </w:rPr>
        <w:t>Oct 202</w:t>
      </w:r>
      <w:r w:rsidR="00D0338F" w:rsidRPr="00130E91">
        <w:rPr>
          <w:rFonts w:cs="Times New Roman"/>
          <w:b/>
          <w:bCs/>
          <w:lang w:val="en-US"/>
        </w:rPr>
        <w:t>3</w:t>
      </w:r>
      <w:r w:rsidRPr="00130E91">
        <w:rPr>
          <w:rFonts w:cs="Times New Roman"/>
          <w:b/>
          <w:bCs/>
          <w:lang w:val="en-US"/>
        </w:rPr>
        <w:t xml:space="preserve">:  </w:t>
      </w:r>
      <w:r w:rsidRPr="00130E91">
        <w:t>Top 2%</w:t>
      </w:r>
      <w:r w:rsidRPr="00130E91">
        <w:rPr>
          <w:b/>
          <w:bCs/>
        </w:rPr>
        <w:t xml:space="preserve"> </w:t>
      </w:r>
      <w:r w:rsidRPr="00130E91">
        <w:t>highly cited researcher (recognized by Elsevier BV and Stanford University)</w:t>
      </w:r>
      <w:r w:rsidR="00D67F3B">
        <w:t>.</w:t>
      </w:r>
    </w:p>
    <w:p w14:paraId="0D8B0A92" w14:textId="609FB9E4" w:rsidR="005C51AB" w:rsidRPr="00130E91" w:rsidRDefault="005C51AB" w:rsidP="00366977">
      <w:pPr>
        <w:pStyle w:val="NoSpacing"/>
        <w:rPr>
          <w:rFonts w:cs="Times New Roman"/>
          <w:lang w:val="en-US"/>
        </w:rPr>
      </w:pPr>
      <w:r w:rsidRPr="00130E91">
        <w:rPr>
          <w:rFonts w:cs="Times New Roman"/>
          <w:b/>
          <w:bCs/>
          <w:lang w:val="en-US"/>
        </w:rPr>
        <w:t xml:space="preserve">September 2023:   </w:t>
      </w:r>
      <w:r w:rsidRPr="00130E91">
        <w:rPr>
          <w:rFonts w:cs="Times New Roman"/>
          <w:lang w:val="en-US"/>
        </w:rPr>
        <w:t>IOBSL Young Scientist Award 2023, The Institute of Biology</w:t>
      </w:r>
      <w:r w:rsidR="00D67F3B">
        <w:rPr>
          <w:rFonts w:cs="Times New Roman"/>
          <w:lang w:val="en-US"/>
        </w:rPr>
        <w:t>,</w:t>
      </w:r>
      <w:r w:rsidRPr="00130E91">
        <w:rPr>
          <w:rFonts w:cs="Times New Roman"/>
          <w:lang w:val="en-US"/>
        </w:rPr>
        <w:t xml:space="preserve"> Sri Lanka</w:t>
      </w:r>
      <w:r w:rsidR="00D67F3B">
        <w:rPr>
          <w:rFonts w:cs="Times New Roman"/>
          <w:lang w:val="en-US"/>
        </w:rPr>
        <w:t>.</w:t>
      </w:r>
    </w:p>
    <w:p w14:paraId="2FA25BEB" w14:textId="240922DC" w:rsidR="00C07223" w:rsidRPr="00130E91" w:rsidRDefault="00C07223" w:rsidP="00366977">
      <w:pPr>
        <w:pStyle w:val="NoSpacing"/>
        <w:rPr>
          <w:rFonts w:eastAsia="Times New Roman" w:cs="Times New Roman"/>
          <w:lang w:val="en-US" w:eastAsia="en-US" w:bidi="ar-SA"/>
        </w:rPr>
      </w:pPr>
      <w:r w:rsidRPr="00130E91">
        <w:rPr>
          <w:rFonts w:cs="Times New Roman"/>
          <w:b/>
          <w:bCs/>
          <w:lang w:val="en-US"/>
        </w:rPr>
        <w:t>June 2023:  C</w:t>
      </w:r>
      <w:r w:rsidRPr="00130E91">
        <w:rPr>
          <w:rFonts w:eastAsia="Times New Roman" w:cs="Times New Roman"/>
          <w:lang w:val="en-US" w:eastAsia="en-US" w:bidi="ar-SA"/>
        </w:rPr>
        <w:t>VCD Excellence Award 2022 - The Most Outstanding Young Researcher in the Field of Life Sciences.</w:t>
      </w:r>
    </w:p>
    <w:p w14:paraId="404553D6" w14:textId="31533833" w:rsidR="00A91999" w:rsidRPr="00130E91" w:rsidRDefault="00A91999" w:rsidP="00366977">
      <w:pPr>
        <w:pStyle w:val="NoSpacing"/>
      </w:pPr>
      <w:bookmarkStart w:id="4" w:name="_Hlk149052376"/>
      <w:bookmarkStart w:id="5" w:name="_Hlk131076616"/>
      <w:r w:rsidRPr="00130E91">
        <w:rPr>
          <w:b/>
          <w:bCs/>
        </w:rPr>
        <w:t xml:space="preserve">Oct 2022: </w:t>
      </w:r>
      <w:bookmarkStart w:id="6" w:name="_Hlk135146659"/>
      <w:bookmarkEnd w:id="4"/>
      <w:r w:rsidRPr="00130E91">
        <w:t>Top 2%</w:t>
      </w:r>
      <w:r w:rsidRPr="00130E91">
        <w:rPr>
          <w:b/>
          <w:bCs/>
        </w:rPr>
        <w:t xml:space="preserve"> </w:t>
      </w:r>
      <w:r w:rsidRPr="00130E91">
        <w:t>highly cited researcher (recognized by Elsevier BV and Stanford University)</w:t>
      </w:r>
      <w:bookmarkEnd w:id="6"/>
      <w:r w:rsidR="00D67F3B">
        <w:t>.</w:t>
      </w:r>
    </w:p>
    <w:p w14:paraId="352F6B94" w14:textId="16651E3A" w:rsidR="00293A2D" w:rsidRPr="00130E91" w:rsidRDefault="00AE639C" w:rsidP="00366977">
      <w:pPr>
        <w:pStyle w:val="NoSpacing"/>
        <w:rPr>
          <w:b/>
          <w:bCs/>
          <w:lang w:val="en-US"/>
        </w:rPr>
      </w:pPr>
      <w:r w:rsidRPr="00130E91">
        <w:rPr>
          <w:b/>
          <w:bCs/>
        </w:rPr>
        <w:t>O</w:t>
      </w:r>
      <w:r w:rsidR="0083384A" w:rsidRPr="00130E91">
        <w:rPr>
          <w:b/>
          <w:bCs/>
        </w:rPr>
        <w:t>ct</w:t>
      </w:r>
      <w:r w:rsidRPr="00130E91">
        <w:rPr>
          <w:b/>
          <w:bCs/>
        </w:rPr>
        <w:t xml:space="preserve"> 2019:</w:t>
      </w:r>
      <w:r w:rsidRPr="00130E91">
        <w:rPr>
          <w:rFonts w:cs="Times New Roman"/>
        </w:rPr>
        <w:t xml:space="preserve"> </w:t>
      </w:r>
      <w:bookmarkStart w:id="7" w:name="_Hlk135146914"/>
      <w:r w:rsidR="00E86461" w:rsidRPr="00130E91">
        <w:rPr>
          <w:rFonts w:cs="Times New Roman"/>
        </w:rPr>
        <w:t xml:space="preserve">Academic award of 2019 for </w:t>
      </w:r>
      <w:r w:rsidR="008B6785" w:rsidRPr="00130E91">
        <w:rPr>
          <w:rFonts w:cs="Times New Roman"/>
        </w:rPr>
        <w:t xml:space="preserve">the </w:t>
      </w:r>
      <w:bookmarkStart w:id="8" w:name="_Hlk135147086"/>
      <w:r w:rsidR="00E86461" w:rsidRPr="00130E91">
        <w:rPr>
          <w:rFonts w:cs="Times New Roman"/>
        </w:rPr>
        <w:t>best researcher</w:t>
      </w:r>
      <w:bookmarkEnd w:id="8"/>
      <w:r w:rsidR="00E86461" w:rsidRPr="00130E91">
        <w:rPr>
          <w:rFonts w:cs="Times New Roman"/>
        </w:rPr>
        <w:t xml:space="preserve">. </w:t>
      </w:r>
      <w:bookmarkStart w:id="9" w:name="_Hlk135147177"/>
      <w:r w:rsidR="00E86461" w:rsidRPr="00130E91">
        <w:rPr>
          <w:rFonts w:cs="Times New Roman"/>
        </w:rPr>
        <w:t>The Korean Society of Phycology</w:t>
      </w:r>
    </w:p>
    <w:bookmarkEnd w:id="7"/>
    <w:bookmarkEnd w:id="9"/>
    <w:p w14:paraId="7B38088D" w14:textId="06540ACD" w:rsidR="00C31C00" w:rsidRPr="00130E91" w:rsidRDefault="000806D6" w:rsidP="00366977">
      <w:pPr>
        <w:pStyle w:val="NoSpacing"/>
        <w:rPr>
          <w:rFonts w:cs="Times New Roman"/>
        </w:rPr>
      </w:pPr>
      <w:r w:rsidRPr="00130E91">
        <w:rPr>
          <w:b/>
          <w:bCs/>
        </w:rPr>
        <w:t>O</w:t>
      </w:r>
      <w:r w:rsidR="0083384A" w:rsidRPr="00130E91">
        <w:rPr>
          <w:b/>
          <w:bCs/>
        </w:rPr>
        <w:t>ct</w:t>
      </w:r>
      <w:r w:rsidRPr="00130E91">
        <w:rPr>
          <w:b/>
          <w:bCs/>
        </w:rPr>
        <w:t xml:space="preserve"> 2019: </w:t>
      </w:r>
      <w:r w:rsidR="00293A2D" w:rsidRPr="00130E91">
        <w:rPr>
          <w:rFonts w:cs="Times New Roman"/>
        </w:rPr>
        <w:t>Young scientist participation award KFN 2019.</w:t>
      </w:r>
      <w:r w:rsidR="00293A2D" w:rsidRPr="00130E91">
        <w:rPr>
          <w:rFonts w:cs="Times New Roman"/>
          <w:b/>
          <w:bCs/>
        </w:rPr>
        <w:t xml:space="preserve"> </w:t>
      </w:r>
      <w:r w:rsidR="00293A2D" w:rsidRPr="00130E91">
        <w:rPr>
          <w:rFonts w:cs="Times New Roman"/>
        </w:rPr>
        <w:t xml:space="preserve">3-Hydroxy-5,6-epoxy-β-ionone isolated from </w:t>
      </w:r>
      <w:r w:rsidR="00293A2D" w:rsidRPr="00130E91">
        <w:rPr>
          <w:rFonts w:cs="Times New Roman"/>
          <w:i/>
        </w:rPr>
        <w:t>Sargassum horneri</w:t>
      </w:r>
      <w:r w:rsidR="00293A2D" w:rsidRPr="00130E91">
        <w:rPr>
          <w:rFonts w:cs="Times New Roman"/>
        </w:rPr>
        <w:t xml:space="preserve"> </w:t>
      </w:r>
      <w:r w:rsidR="0024532E">
        <w:rPr>
          <w:rFonts w:cs="Times New Roman"/>
        </w:rPr>
        <w:t>protects</w:t>
      </w:r>
      <w:r w:rsidR="00293A2D" w:rsidRPr="00130E91">
        <w:rPr>
          <w:rFonts w:cs="Times New Roman"/>
        </w:rPr>
        <w:t xml:space="preserve"> MH-S mouse lung cells against fine dust</w:t>
      </w:r>
      <w:r w:rsidR="00DB32EB" w:rsidRPr="00130E91">
        <w:rPr>
          <w:rFonts w:cs="Times New Roman"/>
        </w:rPr>
        <w:t>-</w:t>
      </w:r>
      <w:r w:rsidR="00293A2D" w:rsidRPr="00130E91">
        <w:rPr>
          <w:rFonts w:cs="Times New Roman"/>
        </w:rPr>
        <w:t>induced inflammation and oxidative stress</w:t>
      </w:r>
    </w:p>
    <w:p w14:paraId="59DFEF13" w14:textId="549F86DF" w:rsidR="00C31C00" w:rsidRPr="00130E91" w:rsidRDefault="006D53E2" w:rsidP="00366977">
      <w:pPr>
        <w:pStyle w:val="NoSpacing"/>
      </w:pPr>
      <w:r w:rsidRPr="00130E91">
        <w:rPr>
          <w:b/>
          <w:bCs/>
        </w:rPr>
        <w:t xml:space="preserve">May 2019: </w:t>
      </w:r>
      <w:r w:rsidRPr="00130E91">
        <w:t xml:space="preserve">Best poster presentation </w:t>
      </w:r>
      <w:r w:rsidR="000F7EAB" w:rsidRPr="00130E91">
        <w:t>KOSFAS</w:t>
      </w:r>
      <w:r w:rsidRPr="00130E91">
        <w:t xml:space="preserve"> Annual meeting and symposium 201</w:t>
      </w:r>
      <w:r w:rsidR="000F7EAB" w:rsidRPr="00130E91">
        <w:t>9</w:t>
      </w:r>
      <w:r w:rsidRPr="00130E91">
        <w:t xml:space="preserve">, </w:t>
      </w:r>
      <w:r w:rsidR="000F7EAB" w:rsidRPr="00130E91">
        <w:t xml:space="preserve">Ethanolic extract separated from </w:t>
      </w:r>
      <w:r w:rsidR="000F7EAB" w:rsidRPr="00130E91">
        <w:rPr>
          <w:i/>
        </w:rPr>
        <w:t>Sargassum horneri</w:t>
      </w:r>
      <w:r w:rsidR="000F7EAB" w:rsidRPr="00130E91">
        <w:t xml:space="preserve"> </w:t>
      </w:r>
      <w:r w:rsidR="0024532E">
        <w:t>inhibits</w:t>
      </w:r>
      <w:r w:rsidR="000F7EAB" w:rsidRPr="00130E91">
        <w:t xml:space="preserve"> LPS-induced inflammation in RAW 264.7 macrophages</w:t>
      </w:r>
    </w:p>
    <w:p w14:paraId="094CCE37" w14:textId="2FAB5ED2" w:rsidR="00C31C00" w:rsidRPr="00130E91" w:rsidRDefault="002F13BD" w:rsidP="00366977">
      <w:pPr>
        <w:pStyle w:val="NoSpacing"/>
      </w:pPr>
      <w:bookmarkStart w:id="10" w:name="_Hlk135147210"/>
      <w:r w:rsidRPr="00130E91">
        <w:rPr>
          <w:b/>
          <w:bCs/>
        </w:rPr>
        <w:t xml:space="preserve">Feb 2019: </w:t>
      </w:r>
      <w:r w:rsidRPr="00130E91">
        <w:t xml:space="preserve">Award of excellence; Awarded for the outstanding achievements of doctoral </w:t>
      </w:r>
      <w:r w:rsidR="00913AED" w:rsidRPr="00130E91">
        <w:t>research</w:t>
      </w:r>
      <w:r w:rsidR="004D2018" w:rsidRPr="00130E91">
        <w:t xml:space="preserve"> in </w:t>
      </w:r>
      <w:r w:rsidR="00DB32EB" w:rsidRPr="00130E91">
        <w:t xml:space="preserve">the </w:t>
      </w:r>
      <w:r w:rsidR="004D2018" w:rsidRPr="00130E91">
        <w:t xml:space="preserve">2019 Jeju </w:t>
      </w:r>
      <w:r w:rsidR="00D0338F" w:rsidRPr="00130E91">
        <w:t>National U</w:t>
      </w:r>
      <w:r w:rsidR="004D2018" w:rsidRPr="00130E91">
        <w:t>niversity graduation ceremony</w:t>
      </w:r>
    </w:p>
    <w:bookmarkEnd w:id="10"/>
    <w:p w14:paraId="2AAF0919" w14:textId="6A1F17FD" w:rsidR="00C31C00" w:rsidRPr="00130E91" w:rsidRDefault="002F13BD" w:rsidP="00366977">
      <w:pPr>
        <w:pStyle w:val="NoSpacing"/>
      </w:pPr>
      <w:r w:rsidRPr="00130E91">
        <w:rPr>
          <w:b/>
          <w:bCs/>
        </w:rPr>
        <w:t>N</w:t>
      </w:r>
      <w:r w:rsidR="005F5396" w:rsidRPr="00130E91">
        <w:rPr>
          <w:b/>
          <w:bCs/>
        </w:rPr>
        <w:t>ov</w:t>
      </w:r>
      <w:r w:rsidRPr="00130E91">
        <w:rPr>
          <w:b/>
          <w:bCs/>
        </w:rPr>
        <w:t xml:space="preserve"> 2017</w:t>
      </w:r>
      <w:r w:rsidRPr="00130E91">
        <w:t xml:space="preserve">: Best oral presentation, KSBM 2017 annual symposium. Anti-inflammatory activities of high molecular weight fucose rich sulfated polysaccharide; separated from </w:t>
      </w:r>
      <w:r w:rsidRPr="00130E91">
        <w:rPr>
          <w:i/>
        </w:rPr>
        <w:t>Sargassum horneri</w:t>
      </w:r>
      <w:r w:rsidRPr="00130E91">
        <w:t>.</w:t>
      </w:r>
    </w:p>
    <w:p w14:paraId="2F4C295E" w14:textId="0B3AC65D" w:rsidR="00C31C00" w:rsidRPr="00130E91" w:rsidRDefault="002F13BD" w:rsidP="00366977">
      <w:pPr>
        <w:pStyle w:val="NoSpacing"/>
      </w:pPr>
      <w:r w:rsidRPr="00130E91">
        <w:rPr>
          <w:b/>
          <w:bCs/>
        </w:rPr>
        <w:lastRenderedPageBreak/>
        <w:t xml:space="preserve">Nov 2017: </w:t>
      </w:r>
      <w:r w:rsidRPr="00130E91">
        <w:t xml:space="preserve">Young scientist participation award ISNFF 2017, In vivo and in vitro anti-inflammatory activities of </w:t>
      </w:r>
      <w:r w:rsidR="0024532E">
        <w:t>fucose-rich</w:t>
      </w:r>
      <w:r w:rsidRPr="00130E91">
        <w:t xml:space="preserve"> sulfated polysaccharide isolated from </w:t>
      </w:r>
      <w:r w:rsidRPr="00130E91">
        <w:rPr>
          <w:i/>
        </w:rPr>
        <w:t>Sargassum honeri</w:t>
      </w:r>
      <w:r w:rsidRPr="00130E91">
        <w:t xml:space="preserve"> China strain collected along the shores of Jeju Island.</w:t>
      </w:r>
    </w:p>
    <w:p w14:paraId="71DE5AD9" w14:textId="3F1685DE" w:rsidR="0051613F" w:rsidRPr="00130E91" w:rsidRDefault="002F13BD" w:rsidP="00366977">
      <w:pPr>
        <w:pStyle w:val="NoSpacing"/>
      </w:pPr>
      <w:r w:rsidRPr="00130E91">
        <w:rPr>
          <w:b/>
          <w:bCs/>
        </w:rPr>
        <w:t xml:space="preserve">Nov 2016: </w:t>
      </w:r>
      <w:r w:rsidRPr="00130E91">
        <w:t>Best poster presentation KSMB Annual meeting and symposium 2016, Anti-proliferative effect of eight ethanolic extracts from soft corals on human leukemia cell line HL-60</w:t>
      </w:r>
    </w:p>
    <w:p w14:paraId="4C850BDE" w14:textId="3B369F73" w:rsidR="00E63EB4" w:rsidRDefault="002F13BD" w:rsidP="00366977">
      <w:pPr>
        <w:pStyle w:val="NoSpacing"/>
        <w:rPr>
          <w:i/>
        </w:rPr>
      </w:pPr>
      <w:r w:rsidRPr="00130E91">
        <w:rPr>
          <w:b/>
        </w:rPr>
        <w:t xml:space="preserve">Nov 2015: </w:t>
      </w:r>
      <w:r w:rsidRPr="00130E91">
        <w:t xml:space="preserve">Best poster presentation-ICoFF 2015, Apoptotic anticancer activity of a novel fatty alcohol ester isolated from cultured marine diatom, </w:t>
      </w:r>
      <w:r w:rsidRPr="00130E91">
        <w:rPr>
          <w:i/>
        </w:rPr>
        <w:t>Phaeodactylum tricornutum</w:t>
      </w:r>
      <w:bookmarkEnd w:id="5"/>
    </w:p>
    <w:p w14:paraId="1A66CD64" w14:textId="77777777" w:rsidR="00130E91" w:rsidRPr="00130E91" w:rsidRDefault="00130E91" w:rsidP="00E63EB4">
      <w:pPr>
        <w:spacing w:line="360" w:lineRule="auto"/>
        <w:rPr>
          <w:i/>
          <w:iCs/>
          <w:sz w:val="22"/>
        </w:rPr>
      </w:pPr>
    </w:p>
    <w:p w14:paraId="2F9CDB1C" w14:textId="3FE8FA97" w:rsidR="00027874" w:rsidRDefault="008B6785" w:rsidP="00130E91">
      <w:pPr>
        <w:pStyle w:val="Heading1"/>
        <w:jc w:val="left"/>
        <w:rPr>
          <w:lang w:val="en-US"/>
        </w:rPr>
      </w:pPr>
      <w:r>
        <w:rPr>
          <w:lang w:val="en-US"/>
        </w:rPr>
        <w:t>Publications</w:t>
      </w:r>
    </w:p>
    <w:p w14:paraId="5F634CA9" w14:textId="22782333" w:rsidR="002F77F6" w:rsidRDefault="00027874" w:rsidP="002F77F6">
      <w:pPr>
        <w:pStyle w:val="Heading2"/>
        <w:rPr>
          <w:lang w:val="en-US"/>
        </w:rPr>
      </w:pPr>
      <w:r>
        <w:rPr>
          <w:lang w:val="en-US"/>
        </w:rPr>
        <w:t>Text Books</w:t>
      </w:r>
    </w:p>
    <w:p w14:paraId="57381930" w14:textId="77777777" w:rsidR="002F77F6" w:rsidRPr="002F77F6" w:rsidRDefault="002F77F6" w:rsidP="002F77F6">
      <w:pPr>
        <w:rPr>
          <w:lang w:val="en-US"/>
        </w:rPr>
      </w:pPr>
    </w:p>
    <w:p w14:paraId="3D890592" w14:textId="278215E5" w:rsidR="00027874" w:rsidRPr="008A6FB3" w:rsidRDefault="004C5E51" w:rsidP="008A6FB3">
      <w:pPr>
        <w:pStyle w:val="ListParagraph"/>
        <w:numPr>
          <w:ilvl w:val="0"/>
          <w:numId w:val="12"/>
        </w:numPr>
        <w:rPr>
          <w:rFonts w:cs="Times New Roman"/>
          <w:b/>
          <w:bCs/>
          <w:i/>
          <w:iCs/>
          <w:lang w:val="en-US"/>
        </w:rPr>
      </w:pPr>
      <w:r w:rsidRPr="008A6FB3">
        <w:rPr>
          <w:rFonts w:cs="Times New Roman"/>
          <w:b/>
          <w:bCs/>
          <w:lang w:val="en-US"/>
        </w:rPr>
        <w:t>Sanjeewa KKA</w:t>
      </w:r>
      <w:r w:rsidRPr="008A6FB3">
        <w:rPr>
          <w:rFonts w:cs="Times New Roman"/>
          <w:lang w:val="en-US"/>
        </w:rPr>
        <w:t>. Exploring the Blue Bioeconomy: Marine Bioresources and Sustainable Applications. CRC Press; 2024 Aug 28.</w:t>
      </w:r>
      <w:r w:rsidR="005D4381" w:rsidRPr="008A6FB3">
        <w:rPr>
          <w:rFonts w:cs="Times New Roman"/>
        </w:rPr>
        <w:t xml:space="preserve"> </w:t>
      </w:r>
    </w:p>
    <w:p w14:paraId="45D18E32" w14:textId="77777777" w:rsidR="008A6FB3" w:rsidRPr="008A6FB3" w:rsidRDefault="008A6FB3" w:rsidP="008A6FB3">
      <w:pPr>
        <w:pStyle w:val="ListParagraph"/>
        <w:ind w:left="1080"/>
        <w:rPr>
          <w:rFonts w:cs="Times New Roman"/>
          <w:lang w:val="en-US"/>
        </w:rPr>
      </w:pPr>
      <w:r w:rsidRPr="008A6FB3">
        <w:rPr>
          <w:rFonts w:cs="Times New Roman"/>
          <w:lang w:val="en-US"/>
        </w:rPr>
        <w:t>ISBN: 9781032761664 (hbk)</w:t>
      </w:r>
    </w:p>
    <w:p w14:paraId="1348DFEB" w14:textId="77777777" w:rsidR="008A6FB3" w:rsidRPr="008A6FB3" w:rsidRDefault="008A6FB3" w:rsidP="008A6FB3">
      <w:pPr>
        <w:pStyle w:val="ListParagraph"/>
        <w:ind w:left="1080"/>
        <w:rPr>
          <w:rFonts w:cs="Times New Roman"/>
          <w:lang w:val="en-US"/>
        </w:rPr>
      </w:pPr>
      <w:r w:rsidRPr="008A6FB3">
        <w:rPr>
          <w:rFonts w:cs="Times New Roman"/>
          <w:lang w:val="en-US"/>
        </w:rPr>
        <w:t>ISBN: 9781032761688 (pbk)</w:t>
      </w:r>
    </w:p>
    <w:p w14:paraId="6DC30659" w14:textId="77777777" w:rsidR="008A6FB3" w:rsidRPr="008A6FB3" w:rsidRDefault="008A6FB3" w:rsidP="008A6FB3">
      <w:pPr>
        <w:pStyle w:val="ListParagraph"/>
        <w:ind w:left="1080"/>
        <w:rPr>
          <w:rFonts w:cs="Times New Roman"/>
          <w:lang w:val="en-US"/>
        </w:rPr>
      </w:pPr>
      <w:r w:rsidRPr="008A6FB3">
        <w:rPr>
          <w:rFonts w:cs="Times New Roman"/>
          <w:lang w:val="en-US"/>
        </w:rPr>
        <w:t>ISBN: 9781003477365 (ebk)</w:t>
      </w:r>
    </w:p>
    <w:p w14:paraId="41F76F68" w14:textId="6D43A002" w:rsidR="00622C01" w:rsidRDefault="008A6FB3" w:rsidP="00622C01">
      <w:pPr>
        <w:pStyle w:val="ListParagraph"/>
        <w:ind w:left="1080"/>
        <w:rPr>
          <w:rFonts w:cs="Times New Roman"/>
          <w:lang w:val="en-US"/>
        </w:rPr>
      </w:pPr>
      <w:r w:rsidRPr="008A6FB3">
        <w:rPr>
          <w:rFonts w:cs="Times New Roman"/>
          <w:lang w:val="en-US"/>
        </w:rPr>
        <w:t>DOI: 10.1201/9781003477365</w:t>
      </w:r>
    </w:p>
    <w:p w14:paraId="42CFAC3F" w14:textId="77777777" w:rsidR="00F7413E" w:rsidRDefault="00F7413E" w:rsidP="00622C01">
      <w:pPr>
        <w:pStyle w:val="ListParagraph"/>
        <w:ind w:left="1080"/>
        <w:rPr>
          <w:rFonts w:cs="Times New Roman"/>
          <w:lang w:val="en-US"/>
        </w:rPr>
      </w:pPr>
    </w:p>
    <w:p w14:paraId="5A8CF328" w14:textId="77777777" w:rsidR="00F7413E" w:rsidRPr="00622C01" w:rsidRDefault="00F7413E" w:rsidP="00622C01">
      <w:pPr>
        <w:pStyle w:val="ListParagraph"/>
        <w:ind w:left="1080"/>
        <w:rPr>
          <w:rFonts w:cs="Times New Roman"/>
          <w:lang w:val="en-US"/>
        </w:rPr>
      </w:pPr>
    </w:p>
    <w:p w14:paraId="631F2E71" w14:textId="7E88897E" w:rsidR="0094277F" w:rsidRDefault="0094277F" w:rsidP="0094277F">
      <w:pPr>
        <w:pStyle w:val="Heading2"/>
      </w:pPr>
      <w:r>
        <w:t>Edited books</w:t>
      </w:r>
      <w:r w:rsidRPr="0083523A">
        <w:t xml:space="preserve"> </w:t>
      </w:r>
    </w:p>
    <w:p w14:paraId="678B5422" w14:textId="77777777" w:rsidR="005447F0" w:rsidRDefault="005447F0" w:rsidP="005447F0"/>
    <w:p w14:paraId="3E7F8DE3" w14:textId="0FB372FD" w:rsidR="006A406C" w:rsidRDefault="00BA2251" w:rsidP="006A406C">
      <w:pPr>
        <w:pStyle w:val="ListParagraph"/>
        <w:numPr>
          <w:ilvl w:val="0"/>
          <w:numId w:val="14"/>
        </w:numPr>
      </w:pPr>
      <w:r>
        <w:t xml:space="preserve">(Forth Comming) </w:t>
      </w:r>
      <w:r w:rsidR="006A406C">
        <w:t xml:space="preserve">Jayawardena TU, </w:t>
      </w:r>
      <w:r w:rsidR="006A406C" w:rsidRPr="006A406C">
        <w:rPr>
          <w:b/>
          <w:bCs/>
        </w:rPr>
        <w:t>Sanjeewa KKA</w:t>
      </w:r>
      <w:r w:rsidR="006A406C">
        <w:t>, Herath KHINM, editors. Harvesting the Sea: Unveiling Marine Bioresources for Functional Foods and Human Health Enhancement. 1st ed. Academic Press; 2026.</w:t>
      </w:r>
    </w:p>
    <w:p w14:paraId="3E7312F5" w14:textId="77777777" w:rsidR="006A406C" w:rsidRDefault="006A406C" w:rsidP="006A406C">
      <w:pPr>
        <w:pStyle w:val="ListParagraph"/>
        <w:ind w:left="1080"/>
      </w:pPr>
      <w:r>
        <w:t>ISBN: 9780443291906</w:t>
      </w:r>
    </w:p>
    <w:p w14:paraId="29120406" w14:textId="5FAB2482" w:rsidR="00B81395" w:rsidRDefault="006A406C" w:rsidP="006A406C">
      <w:pPr>
        <w:pStyle w:val="ListParagraph"/>
        <w:ind w:left="1080"/>
      </w:pPr>
      <w:r>
        <w:t>eBook ISBN: 9780443291913</w:t>
      </w:r>
    </w:p>
    <w:p w14:paraId="2BA11224" w14:textId="77777777" w:rsidR="006A406C" w:rsidRDefault="006A406C" w:rsidP="006A406C">
      <w:pPr>
        <w:pStyle w:val="ListParagraph"/>
        <w:ind w:left="1080"/>
      </w:pPr>
    </w:p>
    <w:p w14:paraId="3DA7DC37" w14:textId="6E96C50A" w:rsidR="005227C1" w:rsidRDefault="005227C1" w:rsidP="005227C1">
      <w:pPr>
        <w:pStyle w:val="ListParagraph"/>
        <w:numPr>
          <w:ilvl w:val="0"/>
          <w:numId w:val="14"/>
        </w:numPr>
      </w:pPr>
      <w:r w:rsidRPr="005227C1">
        <w:t xml:space="preserve">Jayawardena TU, </w:t>
      </w:r>
      <w:r w:rsidRPr="005227C1">
        <w:rPr>
          <w:b/>
          <w:bCs/>
        </w:rPr>
        <w:t>Sanjeewa KKA</w:t>
      </w:r>
      <w:r w:rsidRPr="005227C1">
        <w:t>, editors. Marine Specialized (Secondary) Metabolites and their Diverse Applications. Elsevier; 2025.</w:t>
      </w:r>
    </w:p>
    <w:p w14:paraId="2313C509" w14:textId="77777777" w:rsidR="0088686C" w:rsidRDefault="0088686C" w:rsidP="0088686C">
      <w:pPr>
        <w:pStyle w:val="ListParagraph"/>
        <w:ind w:firstLine="360"/>
      </w:pPr>
      <w:r>
        <w:t>ISBN: 9780443298431</w:t>
      </w:r>
    </w:p>
    <w:p w14:paraId="7BB5DD6C" w14:textId="77777777" w:rsidR="0088686C" w:rsidRDefault="0088686C" w:rsidP="0088686C">
      <w:pPr>
        <w:pStyle w:val="ListParagraph"/>
        <w:ind w:firstLine="360"/>
      </w:pPr>
      <w:r>
        <w:t>eBook ISBN: 9780443298448</w:t>
      </w:r>
    </w:p>
    <w:p w14:paraId="344FB350" w14:textId="2CE581EB" w:rsidR="005447F0" w:rsidRDefault="008065A7" w:rsidP="0088686C">
      <w:pPr>
        <w:pStyle w:val="ListParagraph"/>
        <w:ind w:firstLine="360"/>
      </w:pPr>
      <w:r>
        <w:t>DOI: 10.1016/C2023-0-50987-5</w:t>
      </w:r>
    </w:p>
    <w:p w14:paraId="54E66BFD" w14:textId="77777777" w:rsidR="008065A7" w:rsidRDefault="008065A7" w:rsidP="008065A7">
      <w:pPr>
        <w:pStyle w:val="ListParagraph"/>
      </w:pPr>
    </w:p>
    <w:p w14:paraId="15948C2D" w14:textId="5BACDBA4" w:rsidR="005447F0" w:rsidRDefault="005447F0" w:rsidP="005227C1">
      <w:pPr>
        <w:pStyle w:val="ListParagraph"/>
        <w:numPr>
          <w:ilvl w:val="0"/>
          <w:numId w:val="14"/>
        </w:numPr>
      </w:pPr>
      <w:r w:rsidRPr="004F0C7E">
        <w:rPr>
          <w:b/>
          <w:bCs/>
        </w:rPr>
        <w:t>Sanjeeewa KKA</w:t>
      </w:r>
      <w:r>
        <w:t>, Jayawardena TU, Herath KHINM, Jeon YJ, editors. The Role of Seaweeds in Blue Bioeconomy. Bentham Science Publishers; 2024.</w:t>
      </w:r>
    </w:p>
    <w:p w14:paraId="7ED24B6C" w14:textId="77777777" w:rsidR="005447F0" w:rsidRDefault="005447F0" w:rsidP="005227C1">
      <w:pPr>
        <w:pStyle w:val="ListParagraph"/>
        <w:ind w:firstLine="360"/>
      </w:pPr>
      <w:r>
        <w:t>ISBN: 978-981-5223-65-1 (Print)</w:t>
      </w:r>
    </w:p>
    <w:p w14:paraId="64A46D76" w14:textId="77777777" w:rsidR="005447F0" w:rsidRDefault="005447F0" w:rsidP="005227C1">
      <w:pPr>
        <w:pStyle w:val="ListParagraph"/>
        <w:ind w:firstLine="360"/>
      </w:pPr>
      <w:r>
        <w:t>ISBN: 978-981-5223-64-4 (Online)</w:t>
      </w:r>
    </w:p>
    <w:p w14:paraId="2AB573AE" w14:textId="632A270B" w:rsidR="008B6785" w:rsidRDefault="005447F0" w:rsidP="00641A51">
      <w:pPr>
        <w:pStyle w:val="ListParagraph"/>
        <w:ind w:firstLine="360"/>
      </w:pPr>
      <w:r>
        <w:t>DOI: 10.2174/9789815223644124010</w:t>
      </w:r>
    </w:p>
    <w:p w14:paraId="6F750169" w14:textId="77777777" w:rsidR="00F72F48" w:rsidRDefault="00F72F48" w:rsidP="00717DF3"/>
    <w:p w14:paraId="367B9DA2" w14:textId="77777777" w:rsidR="00717DF3" w:rsidRDefault="00717DF3" w:rsidP="00717DF3"/>
    <w:p w14:paraId="311B6FD7" w14:textId="182AA153" w:rsidR="00641A51" w:rsidRDefault="00641A51" w:rsidP="00641A51">
      <w:pPr>
        <w:pStyle w:val="Heading2"/>
        <w:rPr>
          <w:color w:val="auto"/>
          <w:sz w:val="30"/>
          <w:szCs w:val="30"/>
          <w:u w:val="dotted"/>
        </w:rPr>
      </w:pPr>
      <w:r>
        <w:rPr>
          <w:color w:val="auto"/>
          <w:sz w:val="30"/>
          <w:szCs w:val="30"/>
          <w:u w:val="dotted"/>
        </w:rPr>
        <w:lastRenderedPageBreak/>
        <w:t>Chapters</w:t>
      </w:r>
    </w:p>
    <w:p w14:paraId="46AFAE47" w14:textId="6F6671F3" w:rsidR="000F2CB5" w:rsidRPr="004F3232" w:rsidRDefault="000F2CB5" w:rsidP="004F3232">
      <w:r>
        <w:fldChar w:fldCharType="begin">
          <w:fldData xml:space="preserve">PEVuZE5vdGU+PENpdGU+PEF1dGhvcj5EaXNzYW5heWFrZTwvQXV0aG9yPjxZZWFyPjIwMjQ8L1ll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</w:fldData>
        </w:fldChar>
      </w:r>
      <w:r w:rsidR="003F04C7">
        <w:instrText xml:space="preserve"> ADDIN EN.CITE </w:instrText>
      </w:r>
      <w:r w:rsidR="003F04C7">
        <w:fldChar w:fldCharType="begin">
          <w:fldData xml:space="preserve">PEVuZE5vdGU+PENpdGU+PEF1dGhvcj5EaXNzYW5heWFrZTwvQXV0aG9yPjxZZWFyPjIwMjQ8L1ll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</w:fldData>
        </w:fldChar>
      </w:r>
      <w:r w:rsidR="003F04C7">
        <w:instrText xml:space="preserve"> ADDIN EN.CITE.DATA </w:instrText>
      </w:r>
      <w:r w:rsidR="003F04C7">
        <w:fldChar w:fldCharType="end"/>
      </w:r>
      <w:r>
        <w:fldChar w:fldCharType="separate"/>
      </w:r>
      <w:r w:rsidR="00483ED5">
        <w:rPr>
          <w:noProof/>
        </w:rPr>
        <w:t>[3,1,4,2,5]</w:t>
      </w:r>
      <w:r>
        <w:fldChar w:fldCharType="end"/>
      </w:r>
    </w:p>
    <w:p w14:paraId="2F3ACC22" w14:textId="77777777" w:rsidR="00371E6A" w:rsidRPr="00371E6A" w:rsidRDefault="000F2CB5" w:rsidP="00371E6A">
      <w:pPr>
        <w:pStyle w:val="EndNoteBibliography"/>
        <w:spacing w:after="0"/>
        <w:ind w:left="720" w:hanging="720"/>
        <w:rPr>
          <w:rFonts w:ascii="Times New Roman" w:hAnsi="Times New Roman" w:cs="Times New Roman"/>
        </w:rPr>
      </w:pPr>
      <w:r>
        <w:rPr>
          <w:szCs w:val="20"/>
        </w:rPr>
        <w:fldChar w:fldCharType="begin"/>
      </w:r>
      <w:r>
        <w:rPr>
          <w:szCs w:val="20"/>
        </w:rPr>
        <w:instrText xml:space="preserve"> ADDIN EN.SECTION.REFLIST </w:instrText>
      </w:r>
      <w:r>
        <w:rPr>
          <w:szCs w:val="20"/>
        </w:rPr>
        <w:fldChar w:fldCharType="separate"/>
      </w:r>
      <w:r w:rsidR="00371E6A" w:rsidRPr="00371E6A">
        <w:t>1.</w:t>
      </w:r>
      <w:r w:rsidR="00371E6A" w:rsidRPr="00371E6A">
        <w:tab/>
      </w:r>
      <w:r w:rsidR="00371E6A" w:rsidRPr="00371E6A">
        <w:rPr>
          <w:rFonts w:ascii="Times New Roman" w:hAnsi="Times New Roman" w:cs="Times New Roman"/>
        </w:rPr>
        <w:t xml:space="preserve">Diwankara, T.; Dissanayake, T.; Herath, K.; </w:t>
      </w:r>
      <w:r w:rsidR="00371E6A" w:rsidRPr="00371E6A">
        <w:rPr>
          <w:rFonts w:ascii="Times New Roman" w:hAnsi="Times New Roman" w:cs="Times New Roman"/>
          <w:b/>
        </w:rPr>
        <w:t>Sanjeewa, K.A.</w:t>
      </w:r>
      <w:r w:rsidR="00371E6A" w:rsidRPr="00371E6A">
        <w:rPr>
          <w:rFonts w:ascii="Times New Roman" w:hAnsi="Times New Roman" w:cs="Times New Roman"/>
        </w:rPr>
        <w:t xml:space="preserve"> Blue-bioeconomy; marine specialized metabolites at the forefront. In </w:t>
      </w:r>
      <w:r w:rsidR="00371E6A" w:rsidRPr="00371E6A">
        <w:rPr>
          <w:rFonts w:ascii="Times New Roman" w:hAnsi="Times New Roman" w:cs="Times New Roman"/>
          <w:i/>
        </w:rPr>
        <w:t>Marine Specialized (Secondary) Metabolites and their Diverse Applications</w:t>
      </w:r>
      <w:r w:rsidR="00371E6A" w:rsidRPr="00371E6A">
        <w:rPr>
          <w:rFonts w:ascii="Times New Roman" w:hAnsi="Times New Roman" w:cs="Times New Roman"/>
        </w:rPr>
        <w:t>; Elsevier: 2025; pp. 299-336.</w:t>
      </w:r>
    </w:p>
    <w:p w14:paraId="60CB0D1C" w14:textId="77777777" w:rsidR="00371E6A" w:rsidRPr="00371E6A" w:rsidRDefault="00371E6A" w:rsidP="00371E6A">
      <w:pPr>
        <w:pStyle w:val="EndNoteBibliography"/>
        <w:spacing w:after="0"/>
        <w:ind w:left="720" w:hanging="720"/>
        <w:rPr>
          <w:rFonts w:ascii="Times New Roman" w:hAnsi="Times New Roman" w:cs="Times New Roman"/>
        </w:rPr>
      </w:pPr>
      <w:r w:rsidRPr="00371E6A">
        <w:t>2.</w:t>
      </w:r>
      <w:r w:rsidRPr="00371E6A">
        <w:tab/>
      </w:r>
      <w:r w:rsidRPr="00371E6A">
        <w:rPr>
          <w:rFonts w:ascii="Times New Roman" w:hAnsi="Times New Roman" w:cs="Times New Roman"/>
        </w:rPr>
        <w:t xml:space="preserve">Perera, T.; </w:t>
      </w:r>
      <w:r w:rsidRPr="00371E6A">
        <w:rPr>
          <w:rFonts w:ascii="Times New Roman" w:hAnsi="Times New Roman" w:cs="Times New Roman"/>
          <w:b/>
        </w:rPr>
        <w:t>Sanjeewa, K.K.A.</w:t>
      </w:r>
      <w:r w:rsidRPr="00371E6A">
        <w:rPr>
          <w:rFonts w:ascii="Times New Roman" w:hAnsi="Times New Roman" w:cs="Times New Roman"/>
        </w:rPr>
        <w:t xml:space="preserve">; Herath, K.H.I.N.M. Promoting marine specialized bioactive metabolites against inflammation. In </w:t>
      </w:r>
      <w:r w:rsidRPr="00371E6A">
        <w:rPr>
          <w:rFonts w:ascii="Times New Roman" w:hAnsi="Times New Roman" w:cs="Times New Roman"/>
          <w:i/>
        </w:rPr>
        <w:t>Marine Specialized (Secondary) Metabolites and their Diverse Applications</w:t>
      </w:r>
      <w:r w:rsidRPr="00371E6A">
        <w:rPr>
          <w:rFonts w:ascii="Times New Roman" w:hAnsi="Times New Roman" w:cs="Times New Roman"/>
        </w:rPr>
        <w:t>; Elsevier: 2025; pp. 173-204. doi:10.1016/b978-0-443-29843-1.00007-0.</w:t>
      </w:r>
    </w:p>
    <w:p w14:paraId="5E6086F8" w14:textId="77777777" w:rsidR="00371E6A" w:rsidRPr="00371E6A" w:rsidRDefault="00371E6A" w:rsidP="00371E6A">
      <w:pPr>
        <w:pStyle w:val="EndNoteBibliography"/>
        <w:spacing w:after="0"/>
        <w:ind w:left="720" w:hanging="720"/>
        <w:rPr>
          <w:rFonts w:ascii="Times New Roman" w:hAnsi="Times New Roman" w:cs="Times New Roman"/>
        </w:rPr>
      </w:pPr>
      <w:r w:rsidRPr="00371E6A">
        <w:t>3.</w:t>
      </w:r>
      <w:r w:rsidRPr="00371E6A">
        <w:tab/>
      </w:r>
      <w:r w:rsidRPr="00371E6A">
        <w:rPr>
          <w:rFonts w:ascii="Times New Roman" w:hAnsi="Times New Roman" w:cs="Times New Roman"/>
        </w:rPr>
        <w:t xml:space="preserve">Dissanayake, D.S.; </w:t>
      </w:r>
      <w:r w:rsidRPr="00371E6A">
        <w:rPr>
          <w:rFonts w:ascii="Times New Roman" w:hAnsi="Times New Roman" w:cs="Times New Roman"/>
          <w:b/>
        </w:rPr>
        <w:t>Sanjeewa, K.K.A.</w:t>
      </w:r>
      <w:r w:rsidRPr="00371E6A">
        <w:rPr>
          <w:rFonts w:ascii="Times New Roman" w:hAnsi="Times New Roman" w:cs="Times New Roman"/>
        </w:rPr>
        <w:t xml:space="preserve">; Jayawardena, T.U. What is Seaweed? General Facts about Seaweeds. In </w:t>
      </w:r>
      <w:r w:rsidRPr="00371E6A">
        <w:rPr>
          <w:rFonts w:ascii="Times New Roman" w:hAnsi="Times New Roman" w:cs="Times New Roman"/>
          <w:i/>
        </w:rPr>
        <w:t>The Role of Seaweeds in Blue Bioeconomy</w:t>
      </w:r>
      <w:r w:rsidRPr="00371E6A">
        <w:rPr>
          <w:rFonts w:ascii="Times New Roman" w:hAnsi="Times New Roman" w:cs="Times New Roman"/>
        </w:rPr>
        <w:t>; Bentham Science Publishers: 2024; pp. 13-24.</w:t>
      </w:r>
    </w:p>
    <w:p w14:paraId="481A3228" w14:textId="77777777" w:rsidR="00371E6A" w:rsidRPr="00371E6A" w:rsidRDefault="00371E6A" w:rsidP="00371E6A">
      <w:pPr>
        <w:pStyle w:val="EndNoteBibliography"/>
        <w:spacing w:after="0"/>
        <w:ind w:left="720" w:hanging="720"/>
        <w:rPr>
          <w:rFonts w:ascii="Times New Roman" w:hAnsi="Times New Roman" w:cs="Times New Roman"/>
        </w:rPr>
      </w:pPr>
      <w:r w:rsidRPr="00371E6A">
        <w:t>4.</w:t>
      </w:r>
      <w:r w:rsidRPr="00371E6A">
        <w:tab/>
      </w:r>
      <w:r w:rsidRPr="00371E6A">
        <w:rPr>
          <w:rFonts w:ascii="Times New Roman" w:hAnsi="Times New Roman" w:cs="Times New Roman"/>
        </w:rPr>
        <w:t xml:space="preserve">Herath, K.H.I.N.M.; </w:t>
      </w:r>
      <w:r w:rsidRPr="00371E6A">
        <w:rPr>
          <w:rFonts w:ascii="Times New Roman" w:hAnsi="Times New Roman" w:cs="Times New Roman"/>
          <w:b/>
        </w:rPr>
        <w:t>Sanjeewa, K.K.A.</w:t>
      </w:r>
      <w:r w:rsidRPr="00371E6A">
        <w:rPr>
          <w:rFonts w:ascii="Times New Roman" w:hAnsi="Times New Roman" w:cs="Times New Roman"/>
        </w:rPr>
        <w:t xml:space="preserve"> A Basic introduction to blue bioeconomy. In </w:t>
      </w:r>
      <w:r w:rsidRPr="00371E6A">
        <w:rPr>
          <w:rFonts w:ascii="Times New Roman" w:hAnsi="Times New Roman" w:cs="Times New Roman"/>
          <w:i/>
        </w:rPr>
        <w:t>The Role of Seaweeds in Blue Bioeconomy</w:t>
      </w:r>
      <w:r w:rsidRPr="00371E6A">
        <w:rPr>
          <w:rFonts w:ascii="Times New Roman" w:hAnsi="Times New Roman" w:cs="Times New Roman"/>
        </w:rPr>
        <w:t>; Bentham Science Publishers: 2024; pp. 1-12.</w:t>
      </w:r>
    </w:p>
    <w:p w14:paraId="66681B8C" w14:textId="77777777" w:rsidR="00371E6A" w:rsidRPr="00371E6A" w:rsidRDefault="00371E6A" w:rsidP="00371E6A">
      <w:pPr>
        <w:pStyle w:val="EndNoteBibliography"/>
        <w:ind w:left="720" w:hanging="720"/>
        <w:rPr>
          <w:rFonts w:ascii="Times New Roman" w:hAnsi="Times New Roman" w:cs="Times New Roman"/>
        </w:rPr>
      </w:pPr>
      <w:r w:rsidRPr="00371E6A">
        <w:t>5.</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eon, Y.-J. Roles of the Ingredients Contained in Edible Seaweeds on Particulate Matter (Pm)-Induced Skin Damages. In </w:t>
      </w:r>
      <w:r w:rsidRPr="00371E6A">
        <w:rPr>
          <w:rFonts w:ascii="Times New Roman" w:hAnsi="Times New Roman" w:cs="Times New Roman"/>
          <w:i/>
        </w:rPr>
        <w:t>Seaweed Biotechnology</w:t>
      </w:r>
      <w:r w:rsidRPr="00371E6A">
        <w:rPr>
          <w:rFonts w:ascii="Times New Roman" w:hAnsi="Times New Roman" w:cs="Times New Roman"/>
        </w:rPr>
        <w:t>; Apple Academic Press: 2022; pp. 289-309.</w:t>
      </w:r>
    </w:p>
    <w:p w14:paraId="7000FE4C" w14:textId="007011D0" w:rsidR="00EA59C7" w:rsidRPr="00EA59C7" w:rsidRDefault="000F2CB5" w:rsidP="00EA59C7">
      <w:pPr>
        <w:pStyle w:val="ListParagraph"/>
        <w:rPr>
          <w:szCs w:val="20"/>
        </w:rPr>
      </w:pPr>
      <w:r>
        <w:rPr>
          <w:szCs w:val="20"/>
        </w:rPr>
        <w:fldChar w:fldCharType="end"/>
      </w:r>
    </w:p>
    <w:p w14:paraId="23F07D6F" w14:textId="77777777" w:rsidR="00AD015D" w:rsidRPr="00B41317" w:rsidRDefault="00AD015D" w:rsidP="005A7B91">
      <w:pPr>
        <w:sectPr w:rsidR="00AD015D" w:rsidRPr="00B41317" w:rsidSect="00AD015D">
          <w:footerReference w:type="default" r:id="rId11"/>
          <w:pgSz w:w="11906" w:h="16838" w:code="9"/>
          <w:pgMar w:top="1701" w:right="1196" w:bottom="2520" w:left="1440" w:header="708" w:footer="708" w:gutter="0"/>
          <w:cols w:space="708"/>
          <w:docGrid w:linePitch="360"/>
        </w:sectPr>
      </w:pPr>
    </w:p>
    <w:p w14:paraId="64D66514" w14:textId="0FFE8DC4" w:rsidR="00755002" w:rsidRDefault="008B6785" w:rsidP="00693B10">
      <w:pPr>
        <w:pStyle w:val="Heading2"/>
        <w:rPr>
          <w:color w:val="auto"/>
          <w:sz w:val="30"/>
          <w:szCs w:val="30"/>
          <w:u w:val="dotted"/>
        </w:rPr>
      </w:pPr>
      <w:r w:rsidRPr="00144A99">
        <w:rPr>
          <w:color w:val="auto"/>
          <w:sz w:val="30"/>
          <w:szCs w:val="30"/>
          <w:u w:val="dotted"/>
        </w:rPr>
        <w:lastRenderedPageBreak/>
        <w:t>Journal publicat</w:t>
      </w:r>
      <w:r w:rsidR="00C61897" w:rsidRPr="00144A99">
        <w:rPr>
          <w:color w:val="auto"/>
          <w:sz w:val="30"/>
          <w:szCs w:val="30"/>
          <w:u w:val="dotted"/>
        </w:rPr>
        <w:t>ions</w:t>
      </w:r>
    </w:p>
    <w:p w14:paraId="6E76BC78" w14:textId="04E56917" w:rsidR="00346514" w:rsidRPr="008817DD" w:rsidRDefault="00483ED5" w:rsidP="00E61ADB">
      <w:pPr>
        <w:rPr>
          <w:sz w:val="2"/>
          <w:szCs w:val="2"/>
        </w:rPr>
      </w:pPr>
      <w:r w:rsidRPr="008817DD">
        <w:rPr>
          <w:sz w:val="2"/>
          <w:szCs w:val="2"/>
        </w:rPr>
        <w:fldChar w:fldCharType="begin">
          <w:fldData xml:space="preserve">PEVuZE5vdGU+PENpdGU+PEF1dGhvcj5MaXlhbmFnZTwvQXV0aG9yPjxZZWFyPjIwMjY8L1llYXI+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</w:fldData>
        </w:fldChar>
      </w:r>
      <w:r w:rsidR="00371E6A" w:rsidRPr="008817DD">
        <w:rPr>
          <w:sz w:val="2"/>
          <w:szCs w:val="2"/>
        </w:rPr>
        <w:instrText xml:space="preserve"> ADDIN EN.CITE </w:instrText>
      </w:r>
      <w:r w:rsidR="00371E6A" w:rsidRPr="008817DD">
        <w:rPr>
          <w:sz w:val="2"/>
          <w:szCs w:val="2"/>
        </w:rPr>
        <w:fldChar w:fldCharType="begin">
          <w:fldData xml:space="preserve">PEVuZE5vdGU+PENpdGU+PEF1dGhvcj5MaXlhbmFnZTwvQXV0aG9yPjxZZWFyPjIwMjY8L1llYXI+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Pr="008817DD">
        <w:rPr>
          <w:sz w:val="2"/>
          <w:szCs w:val="2"/>
        </w:rPr>
      </w:r>
      <w:r w:rsidRPr="008817DD">
        <w:rPr>
          <w:sz w:val="2"/>
          <w:szCs w:val="2"/>
        </w:rPr>
        <w:fldChar w:fldCharType="separate"/>
      </w:r>
      <w:r w:rsidR="00371E6A" w:rsidRPr="008817DD">
        <w:rPr>
          <w:noProof/>
          <w:sz w:val="2"/>
          <w:szCs w:val="2"/>
        </w:rPr>
        <w:t>[2,1]</w:t>
      </w:r>
      <w:r w:rsidRPr="008817DD">
        <w:rPr>
          <w:sz w:val="2"/>
          <w:szCs w:val="2"/>
        </w:rPr>
        <w:fldChar w:fldCharType="end"/>
      </w:r>
      <w:r w:rsidR="004419E7" w:rsidRPr="008817DD">
        <w:rPr>
          <w:sz w:val="2"/>
          <w:szCs w:val="2"/>
        </w:rPr>
        <w:t xml:space="preserve">   </w:t>
      </w:r>
      <w:r w:rsidR="00346514" w:rsidRPr="008817DD">
        <w:rPr>
          <w:sz w:val="2"/>
          <w:szCs w:val="2"/>
        </w:rPr>
        <w:fldChar w:fldCharType="begin">
          <w:fldData xml:space="preserve">PjwvcHViLWRhdGVzPjwvZGF0ZXM+PGlzYm4+MDA0NDg0ODY8L2lzYm4+PHVybHM+PHJlbGF0ZWQt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=
</w:fldData>
        </w:fldChar>
      </w:r>
      <w:r w:rsidR="00371E6A" w:rsidRPr="008817DD">
        <w:rPr>
          <w:sz w:val="2"/>
          <w:szCs w:val="2"/>
        </w:rPr>
        <w:instrText xml:space="preserve"> ADDIN EN.CITE </w:instrText>
      </w:r>
      <w:r w:rsidR="00371E6A" w:rsidRPr="008817DD">
        <w:rPr>
          <w:sz w:val="2"/>
          <w:szCs w:val="2"/>
        </w:rPr>
        <w:fldChar w:fldCharType="begin">
          <w:fldData xml:space="preserve">PEVuZE5vdGU+PENpdGU+PEF1dGhvcj5EaXNzYW5heWFrZTwvQXV0aG9yPjxZZWFyPjIwMjQ8L1ll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==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00371E6A" w:rsidRPr="008817DD">
        <w:rPr>
          <w:sz w:val="2"/>
          <w:szCs w:val="2"/>
        </w:rPr>
        <w:fldChar w:fldCharType="begin">
          <w:fldData xml:space="preserve">Sy4gRC4gUy4gUy48L2F1dGhvcj48YXV0aG9yPlByZW1ha3VtYXJhLCBHLiBBLiBTLjwvYXV0aG9y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==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00371E6A" w:rsidRPr="008817DD">
        <w:rPr>
          <w:sz w:val="2"/>
          <w:szCs w:val="2"/>
        </w:rPr>
        <w:fldChar w:fldCharType="begin">
          <w:fldData xml:space="preserve">SmVqdSBOYXRpb25hbCBVbml2ZXJzaXR5LCBKZWp1LCA2OTAtNzU2LCBSZXB1YmxpYyBvZiBLb3Jl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==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00371E6A" w:rsidRPr="008817DD">
        <w:rPr>
          <w:sz w:val="2"/>
          <w:szCs w:val="2"/>
        </w:rPr>
        <w:fldChar w:fldCharType="begin">
          <w:fldData xml:space="preserve">b3I+PGF1dGhvcj5KYXlhd2FyZGhhbmEsIEguIEguIEEuIEMuIEsuPC9hdXRob3I+PGF1dGhvcj5P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==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00371E6A" w:rsidRPr="008817DD">
        <w:rPr>
          <w:sz w:val="2"/>
          <w:szCs w:val="2"/>
        </w:rPr>
        <w:fldChar w:fldCharType="begin">
          <w:fldData xml:space="preserve">ZWFyPjxSZWNOdW0+NDAxPC9SZWNOdW0+PHJlY29yZD48cmVjLW51bWJlcj40MDE8L3JlYy1udW1i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==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00371E6A" w:rsidRPr="008817DD">
        <w:rPr>
          <w:sz w:val="2"/>
          <w:szCs w:val="2"/>
        </w:rPr>
        <w:fldChar w:fldCharType="begin">
          <w:fldData xml:space="preserve">PjwvcHViLWRhdGVzPjwvZGF0ZXM+PGlzYm4+MDA0NDg0ODY8L2lzYm4+PHVybHM+PHJlbGF0ZWQt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=
</w:fldData>
        </w:fldChar>
      </w:r>
      <w:r w:rsidR="00371E6A" w:rsidRPr="008817DD">
        <w:rPr>
          <w:sz w:val="2"/>
          <w:szCs w:val="2"/>
        </w:rPr>
        <w:instrText xml:space="preserve"> ADDIN EN.CITE.DATA </w:instrText>
      </w:r>
      <w:r w:rsidR="00371E6A" w:rsidRPr="008817DD">
        <w:rPr>
          <w:sz w:val="2"/>
          <w:szCs w:val="2"/>
        </w:rPr>
      </w:r>
      <w:r w:rsidR="00371E6A" w:rsidRPr="008817DD">
        <w:rPr>
          <w:sz w:val="2"/>
          <w:szCs w:val="2"/>
        </w:rPr>
        <w:fldChar w:fldCharType="end"/>
      </w:r>
      <w:r w:rsidR="00346514" w:rsidRPr="008817DD">
        <w:rPr>
          <w:sz w:val="2"/>
          <w:szCs w:val="2"/>
        </w:rPr>
      </w:r>
      <w:r w:rsidR="00346514" w:rsidRPr="008817DD">
        <w:rPr>
          <w:sz w:val="2"/>
          <w:szCs w:val="2"/>
        </w:rPr>
        <w:fldChar w:fldCharType="separate"/>
      </w:r>
      <w:r w:rsidR="00371E6A" w:rsidRPr="008817DD">
        <w:rPr>
          <w:noProof/>
          <w:sz w:val="2"/>
          <w:szCs w:val="2"/>
        </w:rPr>
        <w:t>[12,25,56,80,58,74,65,59,43,35,61,75,76,72,63,71,7,11,36,34,29,10,48,21,49,27,69,44,39,33,57,40,42,18,20,67,45,51,50,66,62,28,26,17,16,30,15,31,13,5,77,46,60,54,81,22,19,14,55,47,38,53,52,24,64,82,32,78,68,79,37,84,70,9,8,41,23,83,73,3,6,4]</w:t>
      </w:r>
      <w:r w:rsidR="00346514" w:rsidRPr="008817DD">
        <w:rPr>
          <w:sz w:val="2"/>
          <w:szCs w:val="2"/>
        </w:rPr>
        <w:fldChar w:fldCharType="end"/>
      </w:r>
    </w:p>
    <w:p w14:paraId="3BB97BAD" w14:textId="77777777" w:rsidR="00371E6A" w:rsidRPr="00371E6A" w:rsidRDefault="00346514" w:rsidP="00371E6A">
      <w:pPr>
        <w:pStyle w:val="EndNoteBibliography"/>
        <w:spacing w:after="0"/>
        <w:ind w:left="720" w:hanging="720"/>
        <w:rPr>
          <w:rFonts w:ascii="Times New Roman" w:hAnsi="Times New Roman" w:cs="Times New Roman"/>
        </w:rPr>
      </w:pPr>
      <w:r>
        <w:rPr>
          <w:lang w:val="en-US"/>
        </w:rPr>
        <w:fldChar w:fldCharType="begin"/>
      </w:r>
      <w:r>
        <w:rPr>
          <w:lang w:val="en-US"/>
        </w:rPr>
        <w:instrText xml:space="preserve"> ADDIN EN.SECTION.REFLIST </w:instrText>
      </w:r>
      <w:r>
        <w:rPr>
          <w:lang w:val="en-US"/>
        </w:rPr>
        <w:fldChar w:fldCharType="separate"/>
      </w:r>
      <w:r w:rsidR="00371E6A" w:rsidRPr="00371E6A">
        <w:t>1.</w:t>
      </w:r>
      <w:r w:rsidR="00371E6A" w:rsidRPr="00371E6A">
        <w:tab/>
      </w:r>
      <w:r w:rsidR="00371E6A" w:rsidRPr="00371E6A">
        <w:rPr>
          <w:rFonts w:ascii="Times New Roman" w:hAnsi="Times New Roman" w:cs="Times New Roman"/>
        </w:rPr>
        <w:t xml:space="preserve">Yang, Y.; </w:t>
      </w:r>
      <w:r w:rsidR="00371E6A" w:rsidRPr="00371E6A">
        <w:rPr>
          <w:rFonts w:ascii="Times New Roman" w:hAnsi="Times New Roman" w:cs="Times New Roman"/>
          <w:b/>
        </w:rPr>
        <w:t>Sanjeewa, K.K.A.</w:t>
      </w:r>
      <w:r w:rsidR="00371E6A" w:rsidRPr="00371E6A">
        <w:rPr>
          <w:rFonts w:ascii="Times New Roman" w:hAnsi="Times New Roman" w:cs="Times New Roman"/>
        </w:rPr>
        <w:t xml:space="preserve">; Wang, L.; Mao, X. Bioactive substances and their health benefits of the blooming brown seaweed Sargassum horneri: A review. </w:t>
      </w:r>
      <w:r w:rsidR="00371E6A" w:rsidRPr="00371E6A">
        <w:rPr>
          <w:rFonts w:ascii="Times New Roman" w:hAnsi="Times New Roman" w:cs="Times New Roman"/>
          <w:i/>
        </w:rPr>
        <w:t xml:space="preserve">Journal of Food Composition and Analysis </w:t>
      </w:r>
      <w:r w:rsidR="00371E6A" w:rsidRPr="00371E6A">
        <w:rPr>
          <w:rFonts w:ascii="Times New Roman" w:hAnsi="Times New Roman" w:cs="Times New Roman"/>
          <w:b/>
        </w:rPr>
        <w:t>2026</w:t>
      </w:r>
      <w:r w:rsidR="00371E6A" w:rsidRPr="00371E6A">
        <w:rPr>
          <w:rFonts w:ascii="Times New Roman" w:hAnsi="Times New Roman" w:cs="Times New Roman"/>
        </w:rPr>
        <w:t xml:space="preserve">, </w:t>
      </w:r>
      <w:r w:rsidR="00371E6A" w:rsidRPr="00371E6A">
        <w:rPr>
          <w:rFonts w:ascii="Times New Roman" w:hAnsi="Times New Roman" w:cs="Times New Roman"/>
          <w:i/>
        </w:rPr>
        <w:t>151</w:t>
      </w:r>
      <w:r w:rsidR="00371E6A" w:rsidRPr="00371E6A">
        <w:rPr>
          <w:rFonts w:ascii="Times New Roman" w:hAnsi="Times New Roman" w:cs="Times New Roman"/>
        </w:rPr>
        <w:t>, 108973, doi:</w:t>
      </w:r>
      <w:r w:rsidR="00371E6A" w:rsidRPr="00371E6A">
        <w:rPr>
          <w:rFonts w:ascii="Times New Roman" w:hAnsi="Times New Roman" w:cs="Times New Roman"/>
          <w:b/>
        </w:rPr>
        <w:t>10.1016/j.jfca.2026.108973</w:t>
      </w:r>
      <w:r w:rsidR="00371E6A" w:rsidRPr="00371E6A">
        <w:rPr>
          <w:rFonts w:ascii="Times New Roman" w:hAnsi="Times New Roman" w:cs="Times New Roman"/>
        </w:rPr>
        <w:t>.</w:t>
      </w:r>
    </w:p>
    <w:p w14:paraId="733AC8CF" w14:textId="77777777" w:rsidR="00371E6A" w:rsidRPr="00371E6A" w:rsidRDefault="00371E6A" w:rsidP="00371E6A">
      <w:pPr>
        <w:pStyle w:val="EndNoteBibliography"/>
        <w:spacing w:after="0"/>
        <w:ind w:left="720" w:hanging="720"/>
        <w:rPr>
          <w:rFonts w:ascii="Times New Roman" w:hAnsi="Times New Roman" w:cs="Times New Roman"/>
        </w:rPr>
      </w:pPr>
      <w:r w:rsidRPr="00371E6A">
        <w:t>2.</w:t>
      </w:r>
      <w:r w:rsidRPr="00371E6A">
        <w:tab/>
      </w:r>
      <w:r w:rsidRPr="00371E6A">
        <w:rPr>
          <w:rFonts w:ascii="Times New Roman" w:hAnsi="Times New Roman" w:cs="Times New Roman"/>
        </w:rPr>
        <w:t xml:space="preserve">Liyanage, N.M.; Yiqiao, L.; </w:t>
      </w:r>
      <w:r w:rsidRPr="00371E6A">
        <w:rPr>
          <w:rFonts w:ascii="Times New Roman" w:hAnsi="Times New Roman" w:cs="Times New Roman"/>
          <w:b/>
        </w:rPr>
        <w:t>Sanjeewa, K.K.A.</w:t>
      </w:r>
      <w:r w:rsidRPr="00371E6A">
        <w:rPr>
          <w:rFonts w:ascii="Times New Roman" w:hAnsi="Times New Roman" w:cs="Times New Roman"/>
        </w:rPr>
        <w:t xml:space="preserve">; Ko, K.Y.; Nagahawatta, D.P.; Jeon, Y.-J. Shellfish as a Source of Bioactive Compounds and Extracts: A Comprehensive Review of Their Anticancer and Antimicrobial Properties. </w:t>
      </w:r>
      <w:r w:rsidRPr="00371E6A">
        <w:rPr>
          <w:rFonts w:ascii="Times New Roman" w:hAnsi="Times New Roman" w:cs="Times New Roman"/>
          <w:i/>
        </w:rPr>
        <w:t xml:space="preserve">Marine Drugs </w:t>
      </w:r>
      <w:r w:rsidRPr="00371E6A">
        <w:rPr>
          <w:rFonts w:ascii="Times New Roman" w:hAnsi="Times New Roman" w:cs="Times New Roman"/>
          <w:b/>
        </w:rPr>
        <w:t>2026</w:t>
      </w:r>
      <w:r w:rsidRPr="00371E6A">
        <w:rPr>
          <w:rFonts w:ascii="Times New Roman" w:hAnsi="Times New Roman" w:cs="Times New Roman"/>
        </w:rPr>
        <w:t xml:space="preserve">, </w:t>
      </w:r>
      <w:r w:rsidRPr="00371E6A">
        <w:rPr>
          <w:rFonts w:ascii="Times New Roman" w:hAnsi="Times New Roman" w:cs="Times New Roman"/>
          <w:i/>
        </w:rPr>
        <w:t>24</w:t>
      </w:r>
      <w:r w:rsidRPr="00371E6A">
        <w:rPr>
          <w:rFonts w:ascii="Times New Roman" w:hAnsi="Times New Roman" w:cs="Times New Roman"/>
        </w:rPr>
        <w:t>, 74, doi:</w:t>
      </w:r>
      <w:r w:rsidRPr="00371E6A">
        <w:rPr>
          <w:rFonts w:ascii="Times New Roman" w:hAnsi="Times New Roman" w:cs="Times New Roman"/>
          <w:b/>
        </w:rPr>
        <w:t>10.3390/md24020074</w:t>
      </w:r>
      <w:r w:rsidRPr="00371E6A">
        <w:rPr>
          <w:rFonts w:ascii="Times New Roman" w:hAnsi="Times New Roman" w:cs="Times New Roman"/>
        </w:rPr>
        <w:t>.</w:t>
      </w:r>
    </w:p>
    <w:p w14:paraId="1853E96E" w14:textId="77777777" w:rsidR="00371E6A" w:rsidRPr="00371E6A" w:rsidRDefault="00371E6A" w:rsidP="00371E6A">
      <w:pPr>
        <w:pStyle w:val="EndNoteBibliography"/>
        <w:spacing w:after="0"/>
        <w:ind w:left="720" w:hanging="720"/>
        <w:rPr>
          <w:rFonts w:ascii="Times New Roman" w:hAnsi="Times New Roman" w:cs="Times New Roman"/>
        </w:rPr>
      </w:pPr>
      <w:r w:rsidRPr="00371E6A">
        <w:t>3.</w:t>
      </w:r>
      <w:r w:rsidRPr="00371E6A">
        <w:tab/>
      </w:r>
      <w:r w:rsidRPr="00371E6A">
        <w:rPr>
          <w:rFonts w:ascii="Times New Roman" w:hAnsi="Times New Roman" w:cs="Times New Roman"/>
        </w:rPr>
        <w:t xml:space="preserve">Yang, X.; Huang, C.; </w:t>
      </w:r>
      <w:r w:rsidRPr="00371E6A">
        <w:rPr>
          <w:rFonts w:ascii="Times New Roman" w:hAnsi="Times New Roman" w:cs="Times New Roman"/>
          <w:b/>
        </w:rPr>
        <w:t>Sanjeewa, K.K.A.</w:t>
      </w:r>
      <w:r w:rsidRPr="00371E6A">
        <w:rPr>
          <w:rFonts w:ascii="Times New Roman" w:hAnsi="Times New Roman" w:cs="Times New Roman"/>
        </w:rPr>
        <w:t xml:space="preserve">; Gao, X.; Mao, X.; Wang, L. A comprehensive review of heavy metals in aquatic products and their removal techniques. </w:t>
      </w:r>
      <w:r w:rsidRPr="00371E6A">
        <w:rPr>
          <w:rFonts w:ascii="Times New Roman" w:hAnsi="Times New Roman" w:cs="Times New Roman"/>
          <w:i/>
        </w:rPr>
        <w:t xml:space="preserve">Food Control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178</w:t>
      </w:r>
      <w:r w:rsidRPr="00371E6A">
        <w:rPr>
          <w:rFonts w:ascii="Times New Roman" w:hAnsi="Times New Roman" w:cs="Times New Roman"/>
        </w:rPr>
        <w:t>, 111520, doi:</w:t>
      </w:r>
      <w:r w:rsidRPr="00371E6A">
        <w:rPr>
          <w:rFonts w:ascii="Times New Roman" w:hAnsi="Times New Roman" w:cs="Times New Roman"/>
          <w:b/>
        </w:rPr>
        <w:t>10.1016/j.foodcont.2025.111520</w:t>
      </w:r>
      <w:r w:rsidRPr="00371E6A">
        <w:rPr>
          <w:rFonts w:ascii="Times New Roman" w:hAnsi="Times New Roman" w:cs="Times New Roman"/>
        </w:rPr>
        <w:t>.</w:t>
      </w:r>
    </w:p>
    <w:p w14:paraId="3ED221C5" w14:textId="77777777" w:rsidR="00371E6A" w:rsidRPr="00371E6A" w:rsidRDefault="00371E6A" w:rsidP="00371E6A">
      <w:pPr>
        <w:pStyle w:val="EndNoteBibliography"/>
        <w:spacing w:after="0"/>
        <w:ind w:left="720" w:hanging="720"/>
        <w:rPr>
          <w:rFonts w:ascii="Times New Roman" w:hAnsi="Times New Roman" w:cs="Times New Roman"/>
        </w:rPr>
      </w:pPr>
      <w:r w:rsidRPr="00371E6A">
        <w:t>4.</w:t>
      </w:r>
      <w:r w:rsidRPr="00371E6A">
        <w:tab/>
      </w:r>
      <w:r w:rsidRPr="00371E6A">
        <w:rPr>
          <w:rFonts w:ascii="Times New Roman" w:hAnsi="Times New Roman" w:cs="Times New Roman"/>
        </w:rPr>
        <w:t xml:space="preserve">Walimuni, S.W.S.; Molagoda, I.M.N.; Jayasooriya, R.G.P.T.; </w:t>
      </w:r>
      <w:r w:rsidRPr="00371E6A">
        <w:rPr>
          <w:rFonts w:ascii="Times New Roman" w:hAnsi="Times New Roman" w:cs="Times New Roman"/>
          <w:b/>
        </w:rPr>
        <w:t>Sanjeewa, K.K.A.</w:t>
      </w:r>
      <w:r w:rsidRPr="00371E6A">
        <w:rPr>
          <w:rFonts w:ascii="Times New Roman" w:hAnsi="Times New Roman" w:cs="Times New Roman"/>
        </w:rPr>
        <w:t xml:space="preserve"> Underutilized Asian Fruits as Functional Foods: Pharmacological Properties and Role in Tyrosinase Inhibition and Melanin Regulation. </w:t>
      </w:r>
      <w:r w:rsidRPr="00371E6A">
        <w:rPr>
          <w:rFonts w:ascii="Times New Roman" w:hAnsi="Times New Roman" w:cs="Times New Roman"/>
          <w:i/>
        </w:rPr>
        <w:t xml:space="preserve">Journal of Future Foods </w:t>
      </w:r>
      <w:r w:rsidRPr="00371E6A">
        <w:rPr>
          <w:rFonts w:ascii="Times New Roman" w:hAnsi="Times New Roman" w:cs="Times New Roman"/>
          <w:b/>
        </w:rPr>
        <w:t>2025</w:t>
      </w:r>
      <w:r w:rsidRPr="00371E6A">
        <w:rPr>
          <w:rFonts w:ascii="Times New Roman" w:hAnsi="Times New Roman" w:cs="Times New Roman"/>
        </w:rPr>
        <w:t>, doi:</w:t>
      </w:r>
      <w:r w:rsidRPr="00371E6A">
        <w:rPr>
          <w:rFonts w:ascii="Times New Roman" w:hAnsi="Times New Roman" w:cs="Times New Roman"/>
          <w:b/>
        </w:rPr>
        <w:t>10.1016/j.jfutfo.2025.07.017</w:t>
      </w:r>
      <w:r w:rsidRPr="00371E6A">
        <w:rPr>
          <w:rFonts w:ascii="Times New Roman" w:hAnsi="Times New Roman" w:cs="Times New Roman"/>
        </w:rPr>
        <w:t>.</w:t>
      </w:r>
    </w:p>
    <w:p w14:paraId="574A3B15" w14:textId="77777777" w:rsidR="00371E6A" w:rsidRPr="00371E6A" w:rsidRDefault="00371E6A" w:rsidP="00371E6A">
      <w:pPr>
        <w:pStyle w:val="EndNoteBibliography"/>
        <w:spacing w:after="0"/>
        <w:ind w:left="720" w:hanging="720"/>
        <w:rPr>
          <w:rFonts w:ascii="Times New Roman" w:hAnsi="Times New Roman" w:cs="Times New Roman"/>
        </w:rPr>
      </w:pPr>
      <w:r w:rsidRPr="00371E6A">
        <w:t>5.</w:t>
      </w:r>
      <w:r w:rsidRPr="00371E6A">
        <w:tab/>
      </w:r>
      <w:r w:rsidRPr="00371E6A">
        <w:rPr>
          <w:rFonts w:ascii="Times New Roman" w:hAnsi="Times New Roman" w:cs="Times New Roman"/>
        </w:rPr>
        <w:t xml:space="preserve">Ren, X.; </w:t>
      </w:r>
      <w:r w:rsidRPr="00371E6A">
        <w:rPr>
          <w:rFonts w:ascii="Times New Roman" w:hAnsi="Times New Roman" w:cs="Times New Roman"/>
          <w:b/>
        </w:rPr>
        <w:t>Sanjeewa, K.K.A.</w:t>
      </w:r>
      <w:r w:rsidRPr="00371E6A">
        <w:rPr>
          <w:rFonts w:ascii="Times New Roman" w:hAnsi="Times New Roman" w:cs="Times New Roman"/>
        </w:rPr>
        <w:t xml:space="preserve">; Wang, L.; Mao, X. Fermentation as a Strategy to Improve the Health-Promoting Benefits of Edible Seaweeds. </w:t>
      </w:r>
      <w:r w:rsidRPr="00371E6A">
        <w:rPr>
          <w:rFonts w:ascii="Times New Roman" w:hAnsi="Times New Roman" w:cs="Times New Roman"/>
          <w:i/>
        </w:rPr>
        <w:t xml:space="preserve">Food and Bioprocess Technology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7827-7856, doi:</w:t>
      </w:r>
      <w:r w:rsidRPr="00371E6A">
        <w:rPr>
          <w:rFonts w:ascii="Times New Roman" w:hAnsi="Times New Roman" w:cs="Times New Roman"/>
          <w:b/>
        </w:rPr>
        <w:t>10.1007/s11947-025-03928-0</w:t>
      </w:r>
      <w:r w:rsidRPr="00371E6A">
        <w:rPr>
          <w:rFonts w:ascii="Times New Roman" w:hAnsi="Times New Roman" w:cs="Times New Roman"/>
        </w:rPr>
        <w:t>.</w:t>
      </w:r>
    </w:p>
    <w:p w14:paraId="1B01F4D6" w14:textId="77777777" w:rsidR="00371E6A" w:rsidRPr="00371E6A" w:rsidRDefault="00371E6A" w:rsidP="00371E6A">
      <w:pPr>
        <w:pStyle w:val="EndNoteBibliography"/>
        <w:spacing w:after="0"/>
        <w:ind w:left="720" w:hanging="720"/>
        <w:rPr>
          <w:rFonts w:ascii="Times New Roman" w:hAnsi="Times New Roman" w:cs="Times New Roman"/>
        </w:rPr>
      </w:pPr>
      <w:r w:rsidRPr="00371E6A">
        <w:t>6.</w:t>
      </w:r>
      <w:r w:rsidRPr="00371E6A">
        <w:tab/>
      </w:r>
      <w:r w:rsidRPr="00371E6A">
        <w:rPr>
          <w:rFonts w:ascii="Times New Roman" w:hAnsi="Times New Roman" w:cs="Times New Roman"/>
        </w:rPr>
        <w:t xml:space="preserve">Zheng, Y.; Huang, C.; Zhou, X.; </w:t>
      </w:r>
      <w:r w:rsidRPr="00371E6A">
        <w:rPr>
          <w:rFonts w:ascii="Times New Roman" w:hAnsi="Times New Roman" w:cs="Times New Roman"/>
          <w:b/>
        </w:rPr>
        <w:t>Sanjeewa, K.K.A.</w:t>
      </w:r>
      <w:r w:rsidRPr="00371E6A">
        <w:rPr>
          <w:rFonts w:ascii="Times New Roman" w:hAnsi="Times New Roman" w:cs="Times New Roman"/>
        </w:rPr>
        <w:t xml:space="preserve">; Mao, X.; Wang, L. Health benefits of the blooming seaweed Ulva prolifera: A review. </w:t>
      </w:r>
      <w:r w:rsidRPr="00371E6A">
        <w:rPr>
          <w:rFonts w:ascii="Times New Roman" w:hAnsi="Times New Roman" w:cs="Times New Roman"/>
          <w:i/>
        </w:rPr>
        <w:t xml:space="preserve">Aquaculture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598</w:t>
      </w:r>
      <w:r w:rsidRPr="00371E6A">
        <w:rPr>
          <w:rFonts w:ascii="Times New Roman" w:hAnsi="Times New Roman" w:cs="Times New Roman"/>
        </w:rPr>
        <w:t>, 742035, doi:</w:t>
      </w:r>
      <w:r w:rsidRPr="00371E6A">
        <w:rPr>
          <w:rFonts w:ascii="Times New Roman" w:hAnsi="Times New Roman" w:cs="Times New Roman"/>
          <w:b/>
        </w:rPr>
        <w:t>10.1016/j.aquaculture.2024.742035</w:t>
      </w:r>
      <w:r w:rsidRPr="00371E6A">
        <w:rPr>
          <w:rFonts w:ascii="Times New Roman" w:hAnsi="Times New Roman" w:cs="Times New Roman"/>
        </w:rPr>
        <w:t>.</w:t>
      </w:r>
    </w:p>
    <w:p w14:paraId="7E3CFF78" w14:textId="77777777" w:rsidR="00371E6A" w:rsidRPr="00371E6A" w:rsidRDefault="00371E6A" w:rsidP="00371E6A">
      <w:pPr>
        <w:pStyle w:val="EndNoteBibliography"/>
        <w:spacing w:after="0"/>
        <w:ind w:left="720" w:hanging="720"/>
        <w:rPr>
          <w:rFonts w:ascii="Times New Roman" w:hAnsi="Times New Roman" w:cs="Times New Roman"/>
        </w:rPr>
      </w:pPr>
      <w:r w:rsidRPr="00371E6A">
        <w:t>7.</w:t>
      </w:r>
      <w:r w:rsidRPr="00371E6A">
        <w:tab/>
      </w:r>
      <w:r w:rsidRPr="00371E6A">
        <w:rPr>
          <w:rFonts w:ascii="Times New Roman" w:hAnsi="Times New Roman" w:cs="Times New Roman"/>
        </w:rPr>
        <w:t xml:space="preserve">Gunasekara, D.M.N.M.; Wang, L.; Herath, K.H.I.N.M.; </w:t>
      </w:r>
      <w:r w:rsidRPr="00371E6A">
        <w:rPr>
          <w:rFonts w:ascii="Times New Roman" w:hAnsi="Times New Roman" w:cs="Times New Roman"/>
          <w:b/>
        </w:rPr>
        <w:t>Sanjeewa, K.K.A.</w:t>
      </w:r>
      <w:r w:rsidRPr="00371E6A">
        <w:rPr>
          <w:rFonts w:ascii="Times New Roman" w:hAnsi="Times New Roman" w:cs="Times New Roman"/>
        </w:rPr>
        <w:t xml:space="preserve"> Cosmeceutical Applications of Phlorotannins from Brown Seaweeds. </w:t>
      </w:r>
      <w:r w:rsidRPr="00371E6A">
        <w:rPr>
          <w:rFonts w:ascii="Times New Roman" w:hAnsi="Times New Roman" w:cs="Times New Roman"/>
          <w:i/>
        </w:rPr>
        <w:t xml:space="preserve">Phycology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5</w:t>
      </w:r>
      <w:r w:rsidRPr="00371E6A">
        <w:rPr>
          <w:rFonts w:ascii="Times New Roman" w:hAnsi="Times New Roman" w:cs="Times New Roman"/>
        </w:rPr>
        <w:t>, 15, doi:</w:t>
      </w:r>
      <w:r w:rsidRPr="00371E6A">
        <w:rPr>
          <w:rFonts w:ascii="Times New Roman" w:hAnsi="Times New Roman" w:cs="Times New Roman"/>
          <w:b/>
        </w:rPr>
        <w:t>10.3390/phycology5020015</w:t>
      </w:r>
      <w:r w:rsidRPr="00371E6A">
        <w:rPr>
          <w:rFonts w:ascii="Times New Roman" w:hAnsi="Times New Roman" w:cs="Times New Roman"/>
        </w:rPr>
        <w:t>.</w:t>
      </w:r>
    </w:p>
    <w:p w14:paraId="2B406622" w14:textId="77777777" w:rsidR="00371E6A" w:rsidRPr="00371E6A" w:rsidRDefault="00371E6A" w:rsidP="00371E6A">
      <w:pPr>
        <w:pStyle w:val="EndNoteBibliography"/>
        <w:spacing w:after="0"/>
        <w:ind w:left="720" w:hanging="720"/>
        <w:rPr>
          <w:rFonts w:ascii="Times New Roman" w:hAnsi="Times New Roman" w:cs="Times New Roman"/>
        </w:rPr>
      </w:pPr>
      <w:r w:rsidRPr="00371E6A">
        <w:t>8.</w:t>
      </w:r>
      <w:r w:rsidRPr="00371E6A">
        <w:tab/>
      </w:r>
      <w:r w:rsidRPr="00371E6A">
        <w:rPr>
          <w:rFonts w:ascii="Times New Roman" w:hAnsi="Times New Roman" w:cs="Times New Roman"/>
        </w:rPr>
        <w:t xml:space="preserve">Shashikamali, W.S.W.; Ilandarage, M.N.M.; Rajapakshagedara, G.P.T.J.; </w:t>
      </w:r>
      <w:r w:rsidRPr="00371E6A">
        <w:rPr>
          <w:rFonts w:ascii="Times New Roman" w:hAnsi="Times New Roman" w:cs="Times New Roman"/>
          <w:b/>
        </w:rPr>
        <w:t>Sanjeewa, K.K.A.</w:t>
      </w:r>
      <w:r w:rsidRPr="00371E6A">
        <w:rPr>
          <w:rFonts w:ascii="Times New Roman" w:hAnsi="Times New Roman" w:cs="Times New Roman"/>
        </w:rPr>
        <w:t xml:space="preserve"> Evaluation of Extraction Yield, Total Phenolic Content, and Total Flavonoid Content of Thirteen Underutilized Fruits in North Central Province of Sri Lanka. </w:t>
      </w:r>
      <w:r w:rsidRPr="00371E6A">
        <w:rPr>
          <w:rFonts w:ascii="Times New Roman" w:hAnsi="Times New Roman" w:cs="Times New Roman"/>
          <w:i/>
        </w:rPr>
        <w:t xml:space="preserve">Advances in Technology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5</w:t>
      </w:r>
      <w:r w:rsidRPr="00371E6A">
        <w:rPr>
          <w:rFonts w:ascii="Times New Roman" w:hAnsi="Times New Roman" w:cs="Times New Roman"/>
        </w:rPr>
        <w:t>, doi:</w:t>
      </w:r>
      <w:r w:rsidRPr="00371E6A">
        <w:rPr>
          <w:rFonts w:ascii="Times New Roman" w:hAnsi="Times New Roman" w:cs="Times New Roman"/>
          <w:b/>
        </w:rPr>
        <w:t>10.31357/ait.v5i02.8529</w:t>
      </w:r>
      <w:r w:rsidRPr="00371E6A">
        <w:rPr>
          <w:rFonts w:ascii="Times New Roman" w:hAnsi="Times New Roman" w:cs="Times New Roman"/>
        </w:rPr>
        <w:t>.</w:t>
      </w:r>
    </w:p>
    <w:p w14:paraId="40BBC54B" w14:textId="77777777" w:rsidR="00371E6A" w:rsidRPr="00371E6A" w:rsidRDefault="00371E6A" w:rsidP="00371E6A">
      <w:pPr>
        <w:pStyle w:val="EndNoteBibliography"/>
        <w:spacing w:after="0"/>
        <w:ind w:left="720" w:hanging="720"/>
        <w:rPr>
          <w:rFonts w:ascii="Times New Roman" w:hAnsi="Times New Roman" w:cs="Times New Roman"/>
        </w:rPr>
      </w:pPr>
      <w:r w:rsidRPr="00371E6A">
        <w:t>9.</w:t>
      </w:r>
      <w:r w:rsidRPr="00371E6A">
        <w:tab/>
      </w:r>
      <w:r w:rsidRPr="00371E6A">
        <w:rPr>
          <w:rFonts w:ascii="Times New Roman" w:hAnsi="Times New Roman" w:cs="Times New Roman"/>
        </w:rPr>
        <w:t xml:space="preserve">Senadheera, U.E.; Abeykoon, A.M.W.D.C.B.; Sewmini, P.M.N.; Weerasekara, W.M.R.B.; Darshani, N.P.; Jayasanka, J.; Weerasekara, N.A.; Hewawasam, C.; </w:t>
      </w:r>
      <w:r w:rsidRPr="00371E6A">
        <w:rPr>
          <w:rFonts w:ascii="Times New Roman" w:hAnsi="Times New Roman" w:cs="Times New Roman"/>
          <w:b/>
        </w:rPr>
        <w:t>Sanjeewa, K.K.A.</w:t>
      </w:r>
      <w:r w:rsidRPr="00371E6A">
        <w:rPr>
          <w:rFonts w:ascii="Times New Roman" w:hAnsi="Times New Roman" w:cs="Times New Roman"/>
        </w:rPr>
        <w:t xml:space="preserve">; Jayawardena, T.U. Up-Flow Anaerobic Sludge Bed Reactors for Sustainable Wastewater Management: Challenges, Innovations, and Future Directions. </w:t>
      </w:r>
      <w:r w:rsidRPr="00371E6A">
        <w:rPr>
          <w:rFonts w:ascii="Times New Roman" w:hAnsi="Times New Roman" w:cs="Times New Roman"/>
          <w:i/>
        </w:rPr>
        <w:t xml:space="preserve">Water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17</w:t>
      </w:r>
      <w:r w:rsidRPr="00371E6A">
        <w:rPr>
          <w:rFonts w:ascii="Times New Roman" w:hAnsi="Times New Roman" w:cs="Times New Roman"/>
        </w:rPr>
        <w:t>, 476, doi:</w:t>
      </w:r>
      <w:r w:rsidRPr="00371E6A">
        <w:rPr>
          <w:rFonts w:ascii="Times New Roman" w:hAnsi="Times New Roman" w:cs="Times New Roman"/>
          <w:b/>
        </w:rPr>
        <w:t>10.3390/w17040476</w:t>
      </w:r>
      <w:r w:rsidRPr="00371E6A">
        <w:rPr>
          <w:rFonts w:ascii="Times New Roman" w:hAnsi="Times New Roman" w:cs="Times New Roman"/>
        </w:rPr>
        <w:t>.</w:t>
      </w:r>
    </w:p>
    <w:p w14:paraId="76AB938E" w14:textId="77777777" w:rsidR="00371E6A" w:rsidRPr="00371E6A" w:rsidRDefault="00371E6A" w:rsidP="00371E6A">
      <w:pPr>
        <w:pStyle w:val="EndNoteBibliography"/>
        <w:spacing w:after="0"/>
        <w:ind w:left="720" w:hanging="720"/>
        <w:rPr>
          <w:rFonts w:ascii="Times New Roman" w:hAnsi="Times New Roman" w:cs="Times New Roman"/>
        </w:rPr>
      </w:pPr>
      <w:r w:rsidRPr="00371E6A">
        <w:t>10.</w:t>
      </w:r>
      <w:r w:rsidRPr="00371E6A">
        <w:tab/>
      </w:r>
      <w:r w:rsidRPr="00371E6A">
        <w:rPr>
          <w:rFonts w:ascii="Times New Roman" w:hAnsi="Times New Roman" w:cs="Times New Roman"/>
        </w:rPr>
        <w:t xml:space="preserve">Herath, K.H.I.N.M.; Nagahawatta, D.P.; Wang, L.; </w:t>
      </w:r>
      <w:r w:rsidRPr="00371E6A">
        <w:rPr>
          <w:rFonts w:ascii="Times New Roman" w:hAnsi="Times New Roman" w:cs="Times New Roman"/>
          <w:b/>
        </w:rPr>
        <w:t>Sanjeewa, K.K.A.</w:t>
      </w:r>
      <w:r w:rsidRPr="00371E6A">
        <w:rPr>
          <w:rFonts w:ascii="Times New Roman" w:hAnsi="Times New Roman" w:cs="Times New Roman"/>
        </w:rPr>
        <w:t xml:space="preserve"> The Role of Phlorotannins to Treat Inflammatory Diseases. </w:t>
      </w:r>
      <w:r w:rsidRPr="00371E6A">
        <w:rPr>
          <w:rFonts w:ascii="Times New Roman" w:hAnsi="Times New Roman" w:cs="Times New Roman"/>
          <w:i/>
        </w:rPr>
        <w:t xml:space="preserve">Chemistry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7</w:t>
      </w:r>
      <w:r w:rsidRPr="00371E6A">
        <w:rPr>
          <w:rFonts w:ascii="Times New Roman" w:hAnsi="Times New Roman" w:cs="Times New Roman"/>
        </w:rPr>
        <w:t>, 77, doi:</w:t>
      </w:r>
      <w:r w:rsidRPr="00371E6A">
        <w:rPr>
          <w:rFonts w:ascii="Times New Roman" w:hAnsi="Times New Roman" w:cs="Times New Roman"/>
          <w:b/>
        </w:rPr>
        <w:t>10.3390/chemistry7030077</w:t>
      </w:r>
      <w:r w:rsidRPr="00371E6A">
        <w:rPr>
          <w:rFonts w:ascii="Times New Roman" w:hAnsi="Times New Roman" w:cs="Times New Roman"/>
        </w:rPr>
        <w:t>.</w:t>
      </w:r>
    </w:p>
    <w:p w14:paraId="230FDDF9" w14:textId="77777777" w:rsidR="00371E6A" w:rsidRPr="00371E6A" w:rsidRDefault="00371E6A" w:rsidP="00371E6A">
      <w:pPr>
        <w:pStyle w:val="EndNoteBibliography"/>
        <w:spacing w:after="0"/>
        <w:ind w:left="720" w:hanging="720"/>
        <w:rPr>
          <w:rFonts w:ascii="Times New Roman" w:hAnsi="Times New Roman" w:cs="Times New Roman"/>
        </w:rPr>
      </w:pPr>
      <w:r w:rsidRPr="00371E6A">
        <w:t>11.</w:t>
      </w:r>
      <w:r w:rsidRPr="00371E6A">
        <w:tab/>
      </w:r>
      <w:r w:rsidRPr="00371E6A">
        <w:rPr>
          <w:rFonts w:ascii="Times New Roman" w:hAnsi="Times New Roman" w:cs="Times New Roman"/>
        </w:rPr>
        <w:t xml:space="preserve">Gunasekara, D.M.N.M.; Wijerathne, H.D.T.U.; Wang, L.; Kim, H.-S.; </w:t>
      </w:r>
      <w:r w:rsidRPr="00371E6A">
        <w:rPr>
          <w:rFonts w:ascii="Times New Roman" w:hAnsi="Times New Roman" w:cs="Times New Roman"/>
          <w:b/>
        </w:rPr>
        <w:t>Sanjeewa, K.K.A.</w:t>
      </w:r>
      <w:r w:rsidRPr="00371E6A">
        <w:rPr>
          <w:rFonts w:ascii="Times New Roman" w:hAnsi="Times New Roman" w:cs="Times New Roman"/>
        </w:rPr>
        <w:t xml:space="preserve"> Marine Bioactive Peptides in the Regulation of Inflammatory Responses: Current Trends and Future Directions. </w:t>
      </w:r>
      <w:r w:rsidRPr="00371E6A">
        <w:rPr>
          <w:rFonts w:ascii="Times New Roman" w:hAnsi="Times New Roman" w:cs="Times New Roman"/>
          <w:i/>
        </w:rPr>
        <w:t xml:space="preserve">Proteomes </w:t>
      </w:r>
      <w:r w:rsidRPr="00371E6A">
        <w:rPr>
          <w:rFonts w:ascii="Times New Roman" w:hAnsi="Times New Roman" w:cs="Times New Roman"/>
          <w:b/>
        </w:rPr>
        <w:t>2025</w:t>
      </w:r>
      <w:r w:rsidRPr="00371E6A">
        <w:rPr>
          <w:rFonts w:ascii="Times New Roman" w:hAnsi="Times New Roman" w:cs="Times New Roman"/>
        </w:rPr>
        <w:t xml:space="preserve">, </w:t>
      </w:r>
      <w:r w:rsidRPr="00371E6A">
        <w:rPr>
          <w:rFonts w:ascii="Times New Roman" w:hAnsi="Times New Roman" w:cs="Times New Roman"/>
          <w:i/>
        </w:rPr>
        <w:t>13</w:t>
      </w:r>
      <w:r w:rsidRPr="00371E6A">
        <w:rPr>
          <w:rFonts w:ascii="Times New Roman" w:hAnsi="Times New Roman" w:cs="Times New Roman"/>
        </w:rPr>
        <w:t>, 53, doi:</w:t>
      </w:r>
      <w:r w:rsidRPr="00371E6A">
        <w:rPr>
          <w:rFonts w:ascii="Times New Roman" w:hAnsi="Times New Roman" w:cs="Times New Roman"/>
          <w:b/>
        </w:rPr>
        <w:t>10.3390/proteomes13040053</w:t>
      </w:r>
      <w:r w:rsidRPr="00371E6A">
        <w:rPr>
          <w:rFonts w:ascii="Times New Roman" w:hAnsi="Times New Roman" w:cs="Times New Roman"/>
        </w:rPr>
        <w:t>.</w:t>
      </w:r>
    </w:p>
    <w:p w14:paraId="5858AFA0" w14:textId="77777777" w:rsidR="00371E6A" w:rsidRPr="00371E6A" w:rsidRDefault="00371E6A" w:rsidP="00371E6A">
      <w:pPr>
        <w:pStyle w:val="EndNoteBibliography"/>
        <w:spacing w:after="0"/>
        <w:ind w:left="720" w:hanging="720"/>
        <w:rPr>
          <w:rFonts w:ascii="Times New Roman" w:hAnsi="Times New Roman" w:cs="Times New Roman"/>
        </w:rPr>
      </w:pPr>
      <w:r w:rsidRPr="00371E6A">
        <w:t>12.</w:t>
      </w:r>
      <w:r w:rsidRPr="00371E6A">
        <w:tab/>
      </w:r>
      <w:r w:rsidRPr="00371E6A">
        <w:rPr>
          <w:rFonts w:ascii="Times New Roman" w:hAnsi="Times New Roman" w:cs="Times New Roman"/>
        </w:rPr>
        <w:t xml:space="preserve">Dissanayake, D.S.; Jayawardena, T.U.; </w:t>
      </w:r>
      <w:r w:rsidRPr="00371E6A">
        <w:rPr>
          <w:rFonts w:ascii="Times New Roman" w:hAnsi="Times New Roman" w:cs="Times New Roman"/>
          <w:b/>
        </w:rPr>
        <w:t>Sanjeewa, K.K.A.</w:t>
      </w:r>
      <w:r w:rsidRPr="00371E6A">
        <w:rPr>
          <w:rFonts w:ascii="Times New Roman" w:hAnsi="Times New Roman" w:cs="Times New Roman"/>
        </w:rPr>
        <w:t xml:space="preserve"> Potential Blue Bioresources to Develop Functional Foods. </w:t>
      </w:r>
      <w:r w:rsidRPr="00371E6A">
        <w:rPr>
          <w:rFonts w:ascii="Times New Roman" w:hAnsi="Times New Roman" w:cs="Times New Roman"/>
          <w:i/>
        </w:rPr>
        <w:t xml:space="preserve">The Role of Seaweeds in Blue Bioeconomy </w:t>
      </w:r>
      <w:r w:rsidRPr="00371E6A">
        <w:rPr>
          <w:rFonts w:ascii="Times New Roman" w:hAnsi="Times New Roman" w:cs="Times New Roman"/>
          <w:b/>
        </w:rPr>
        <w:t>2024</w:t>
      </w:r>
      <w:r w:rsidRPr="00371E6A">
        <w:rPr>
          <w:rFonts w:ascii="Times New Roman" w:hAnsi="Times New Roman" w:cs="Times New Roman"/>
        </w:rPr>
        <w:t>, 25-51.</w:t>
      </w:r>
    </w:p>
    <w:p w14:paraId="3ACF433D" w14:textId="77777777" w:rsidR="00371E6A" w:rsidRPr="00371E6A" w:rsidRDefault="00371E6A" w:rsidP="00371E6A">
      <w:pPr>
        <w:pStyle w:val="EndNoteBibliography"/>
        <w:spacing w:after="0"/>
        <w:ind w:left="720" w:hanging="720"/>
        <w:rPr>
          <w:rFonts w:ascii="Times New Roman" w:hAnsi="Times New Roman" w:cs="Times New Roman"/>
        </w:rPr>
      </w:pPr>
      <w:r w:rsidRPr="00371E6A">
        <w:t>13.</w:t>
      </w:r>
      <w:r w:rsidRPr="00371E6A">
        <w:tab/>
      </w:r>
      <w:r w:rsidRPr="00371E6A">
        <w:rPr>
          <w:rFonts w:ascii="Times New Roman" w:hAnsi="Times New Roman" w:cs="Times New Roman"/>
        </w:rPr>
        <w:t xml:space="preserve">Perera, R.; Herath, K.; </w:t>
      </w:r>
      <w:r w:rsidRPr="00371E6A">
        <w:rPr>
          <w:rFonts w:ascii="Times New Roman" w:hAnsi="Times New Roman" w:cs="Times New Roman"/>
          <w:b/>
        </w:rPr>
        <w:t>Sanjeewa, K.K.A.</w:t>
      </w:r>
      <w:r w:rsidRPr="00371E6A">
        <w:rPr>
          <w:rFonts w:ascii="Times New Roman" w:hAnsi="Times New Roman" w:cs="Times New Roman"/>
        </w:rPr>
        <w:t xml:space="preserve">; Jayawardena, T.U. Recent Reports on Bioactive Compounds from Marine Cyanobacteria in Relation to Human Health Applications. </w:t>
      </w:r>
      <w:r w:rsidRPr="00371E6A">
        <w:rPr>
          <w:rFonts w:ascii="Times New Roman" w:hAnsi="Times New Roman" w:cs="Times New Roman"/>
          <w:i/>
        </w:rPr>
        <w:t xml:space="preserve">Life (Basel) </w:t>
      </w:r>
      <w:r w:rsidRPr="00371E6A">
        <w:rPr>
          <w:rFonts w:ascii="Times New Roman" w:hAnsi="Times New Roman" w:cs="Times New Roman"/>
          <w:b/>
        </w:rPr>
        <w:t>2023</w:t>
      </w:r>
      <w:r w:rsidRPr="00371E6A">
        <w:rPr>
          <w:rFonts w:ascii="Times New Roman" w:hAnsi="Times New Roman" w:cs="Times New Roman"/>
        </w:rPr>
        <w:t xml:space="preserve">, </w:t>
      </w:r>
      <w:r w:rsidRPr="00371E6A">
        <w:rPr>
          <w:rFonts w:ascii="Times New Roman" w:hAnsi="Times New Roman" w:cs="Times New Roman"/>
          <w:i/>
        </w:rPr>
        <w:t>13</w:t>
      </w:r>
      <w:r w:rsidRPr="00371E6A">
        <w:rPr>
          <w:rFonts w:ascii="Times New Roman" w:hAnsi="Times New Roman" w:cs="Times New Roman"/>
        </w:rPr>
        <w:t>, 1411, doi:</w:t>
      </w:r>
      <w:r w:rsidRPr="00371E6A">
        <w:rPr>
          <w:rFonts w:ascii="Times New Roman" w:hAnsi="Times New Roman" w:cs="Times New Roman"/>
          <w:b/>
        </w:rPr>
        <w:t>10.3390/life13061411</w:t>
      </w:r>
      <w:r w:rsidRPr="00371E6A">
        <w:rPr>
          <w:rFonts w:ascii="Times New Roman" w:hAnsi="Times New Roman" w:cs="Times New Roman"/>
        </w:rPr>
        <w:t>.</w:t>
      </w:r>
    </w:p>
    <w:p w14:paraId="25EA2DF1" w14:textId="77777777" w:rsidR="00371E6A" w:rsidRPr="00371E6A" w:rsidRDefault="00371E6A" w:rsidP="00371E6A">
      <w:pPr>
        <w:pStyle w:val="EndNoteBibliography"/>
        <w:spacing w:after="0"/>
        <w:ind w:left="720" w:hanging="720"/>
        <w:rPr>
          <w:rFonts w:ascii="Times New Roman" w:hAnsi="Times New Roman" w:cs="Times New Roman"/>
        </w:rPr>
      </w:pPr>
      <w:r w:rsidRPr="00371E6A">
        <w:t>14.</w:t>
      </w:r>
      <w:r w:rsidRPr="00371E6A">
        <w:tab/>
      </w:r>
      <w:r w:rsidRPr="00371E6A">
        <w:rPr>
          <w:rFonts w:ascii="Times New Roman" w:hAnsi="Times New Roman" w:cs="Times New Roman"/>
          <w:b/>
        </w:rPr>
        <w:t>Sanjeewa, K.K.A.</w:t>
      </w:r>
      <w:r w:rsidRPr="00371E6A">
        <w:rPr>
          <w:rFonts w:ascii="Times New Roman" w:hAnsi="Times New Roman" w:cs="Times New Roman"/>
        </w:rPr>
        <w:t xml:space="preserve">; Herath, K.H.I.N.M.; Kim, Y.-S.; Jeon, Y.-J.; Kim, S.-K. Enzyme-assisted extraction of bioactive compounds from seaweeds and microalgae. </w:t>
      </w:r>
      <w:r w:rsidRPr="00371E6A">
        <w:rPr>
          <w:rFonts w:ascii="Times New Roman" w:hAnsi="Times New Roman" w:cs="Times New Roman"/>
          <w:i/>
        </w:rPr>
        <w:t xml:space="preserve">TrAC Trends in Analytical Chemistry </w:t>
      </w:r>
      <w:r w:rsidRPr="00371E6A">
        <w:rPr>
          <w:rFonts w:ascii="Times New Roman" w:hAnsi="Times New Roman" w:cs="Times New Roman"/>
          <w:b/>
        </w:rPr>
        <w:t>2023</w:t>
      </w:r>
      <w:r w:rsidRPr="00371E6A">
        <w:rPr>
          <w:rFonts w:ascii="Times New Roman" w:hAnsi="Times New Roman" w:cs="Times New Roman"/>
        </w:rPr>
        <w:t>, 117266, doi:</w:t>
      </w:r>
      <w:r w:rsidRPr="00371E6A">
        <w:rPr>
          <w:rFonts w:ascii="Times New Roman" w:hAnsi="Times New Roman" w:cs="Times New Roman"/>
          <w:b/>
        </w:rPr>
        <w:t>10.1016/j.trac.2023.117266</w:t>
      </w:r>
      <w:r w:rsidRPr="00371E6A">
        <w:rPr>
          <w:rFonts w:ascii="Times New Roman" w:hAnsi="Times New Roman" w:cs="Times New Roman"/>
        </w:rPr>
        <w:t>.</w:t>
      </w:r>
    </w:p>
    <w:p w14:paraId="5D4F0EA3" w14:textId="77777777" w:rsidR="00371E6A" w:rsidRPr="00371E6A" w:rsidRDefault="00371E6A" w:rsidP="00371E6A">
      <w:pPr>
        <w:pStyle w:val="EndNoteBibliography"/>
        <w:spacing w:after="0"/>
        <w:ind w:left="720" w:hanging="720"/>
        <w:rPr>
          <w:rFonts w:ascii="Times New Roman" w:hAnsi="Times New Roman" w:cs="Times New Roman"/>
        </w:rPr>
      </w:pPr>
      <w:r w:rsidRPr="00371E6A">
        <w:t>15.</w:t>
      </w:r>
      <w:r w:rsidRPr="00371E6A">
        <w:tab/>
      </w:r>
      <w:r w:rsidRPr="00371E6A">
        <w:rPr>
          <w:rFonts w:ascii="Times New Roman" w:hAnsi="Times New Roman" w:cs="Times New Roman"/>
        </w:rPr>
        <w:t xml:space="preserve">Nagahawatta, D.P.; Liyanage, N.M.; Jayawardena, T.U.; Jayawardhana, H.H.A.C.K.; Oh, J.-Y.; </w:t>
      </w:r>
      <w:r w:rsidRPr="00371E6A">
        <w:rPr>
          <w:rFonts w:ascii="Times New Roman" w:hAnsi="Times New Roman" w:cs="Times New Roman"/>
          <w:b/>
        </w:rPr>
        <w:t>Sanjeewa, K.K.A.</w:t>
      </w:r>
      <w:r w:rsidRPr="00371E6A">
        <w:rPr>
          <w:rFonts w:ascii="Times New Roman" w:hAnsi="Times New Roman" w:cs="Times New Roman"/>
        </w:rPr>
        <w:t xml:space="preserve">; Kang, S.I.; Jeon, Y.-J. Skeletal muscle growth activity of Olive Flounder (Paralichthys olivaceus) meat digest. </w:t>
      </w:r>
      <w:r w:rsidRPr="00371E6A">
        <w:rPr>
          <w:rFonts w:ascii="Times New Roman" w:hAnsi="Times New Roman" w:cs="Times New Roman"/>
          <w:i/>
        </w:rPr>
        <w:t xml:space="preserve">Food Bioscience </w:t>
      </w:r>
      <w:r w:rsidRPr="00371E6A">
        <w:rPr>
          <w:rFonts w:ascii="Times New Roman" w:hAnsi="Times New Roman" w:cs="Times New Roman"/>
          <w:b/>
        </w:rPr>
        <w:t>2023</w:t>
      </w:r>
      <w:r w:rsidRPr="00371E6A">
        <w:rPr>
          <w:rFonts w:ascii="Times New Roman" w:hAnsi="Times New Roman" w:cs="Times New Roman"/>
        </w:rPr>
        <w:t xml:space="preserve">, </w:t>
      </w:r>
      <w:r w:rsidRPr="00371E6A">
        <w:rPr>
          <w:rFonts w:ascii="Times New Roman" w:hAnsi="Times New Roman" w:cs="Times New Roman"/>
          <w:i/>
        </w:rPr>
        <w:t>53</w:t>
      </w:r>
      <w:r w:rsidRPr="00371E6A">
        <w:rPr>
          <w:rFonts w:ascii="Times New Roman" w:hAnsi="Times New Roman" w:cs="Times New Roman"/>
        </w:rPr>
        <w:t>, 102809, doi:</w:t>
      </w:r>
      <w:r w:rsidRPr="00371E6A">
        <w:rPr>
          <w:rFonts w:ascii="Times New Roman" w:hAnsi="Times New Roman" w:cs="Times New Roman"/>
          <w:b/>
        </w:rPr>
        <w:t>10.1016/j.fbio.2023.102809</w:t>
      </w:r>
      <w:r w:rsidRPr="00371E6A">
        <w:rPr>
          <w:rFonts w:ascii="Times New Roman" w:hAnsi="Times New Roman" w:cs="Times New Roman"/>
        </w:rPr>
        <w:t>.</w:t>
      </w:r>
    </w:p>
    <w:p w14:paraId="04C85DEE" w14:textId="77777777" w:rsidR="00371E6A" w:rsidRPr="00371E6A" w:rsidRDefault="00371E6A" w:rsidP="00371E6A">
      <w:pPr>
        <w:pStyle w:val="EndNoteBibliography"/>
        <w:spacing w:after="0"/>
        <w:ind w:left="720" w:hanging="720"/>
        <w:rPr>
          <w:rFonts w:ascii="Times New Roman" w:hAnsi="Times New Roman" w:cs="Times New Roman"/>
        </w:rPr>
      </w:pPr>
      <w:r w:rsidRPr="00371E6A">
        <w:lastRenderedPageBreak/>
        <w:t>16.</w:t>
      </w:r>
      <w:r w:rsidRPr="00371E6A">
        <w:tab/>
      </w:r>
      <w:r w:rsidRPr="00371E6A">
        <w:rPr>
          <w:rFonts w:ascii="Times New Roman" w:hAnsi="Times New Roman" w:cs="Times New Roman"/>
        </w:rPr>
        <w:t xml:space="preserve">Liyanage, N.M.; Nagahawatta, D.P.; Jayawardena, T.U.; </w:t>
      </w:r>
      <w:r w:rsidRPr="00371E6A">
        <w:rPr>
          <w:rFonts w:ascii="Times New Roman" w:hAnsi="Times New Roman" w:cs="Times New Roman"/>
          <w:b/>
        </w:rPr>
        <w:t>Sanjeewa, K.K.A.</w:t>
      </w:r>
      <w:r w:rsidRPr="00371E6A">
        <w:rPr>
          <w:rFonts w:ascii="Times New Roman" w:hAnsi="Times New Roman" w:cs="Times New Roman"/>
        </w:rPr>
        <w:t xml:space="preserve">; Jayawrdhana, H.H.A.C.K.; Kim, J.-I.; Jeon, Y.-J. Sulfated Polysaccharides from Seaweeds: A Promising Strategy for Combatting Viral Diseases—A Review. </w:t>
      </w:r>
      <w:r w:rsidRPr="00371E6A">
        <w:rPr>
          <w:rFonts w:ascii="Times New Roman" w:hAnsi="Times New Roman" w:cs="Times New Roman"/>
          <w:i/>
        </w:rPr>
        <w:t xml:space="preserve">Marine Drugs </w:t>
      </w:r>
      <w:r w:rsidRPr="00371E6A">
        <w:rPr>
          <w:rFonts w:ascii="Times New Roman" w:hAnsi="Times New Roman" w:cs="Times New Roman"/>
          <w:b/>
        </w:rPr>
        <w:t>2023</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461, doi:</w:t>
      </w:r>
      <w:r w:rsidRPr="00371E6A">
        <w:rPr>
          <w:rFonts w:ascii="Times New Roman" w:hAnsi="Times New Roman" w:cs="Times New Roman"/>
          <w:b/>
        </w:rPr>
        <w:t>10.3390/md21090461</w:t>
      </w:r>
      <w:r w:rsidRPr="00371E6A">
        <w:rPr>
          <w:rFonts w:ascii="Times New Roman" w:hAnsi="Times New Roman" w:cs="Times New Roman"/>
        </w:rPr>
        <w:t>.</w:t>
      </w:r>
    </w:p>
    <w:p w14:paraId="6B7A1195" w14:textId="77777777" w:rsidR="00371E6A" w:rsidRPr="00371E6A" w:rsidRDefault="00371E6A" w:rsidP="00371E6A">
      <w:pPr>
        <w:pStyle w:val="EndNoteBibliography"/>
        <w:spacing w:after="0"/>
        <w:ind w:left="720" w:hanging="720"/>
        <w:rPr>
          <w:rFonts w:ascii="Times New Roman" w:hAnsi="Times New Roman" w:cs="Times New Roman"/>
        </w:rPr>
      </w:pPr>
      <w:r w:rsidRPr="00371E6A">
        <w:t>17.</w:t>
      </w:r>
      <w:r w:rsidRPr="00371E6A">
        <w:tab/>
      </w:r>
      <w:r w:rsidRPr="00371E6A">
        <w:rPr>
          <w:rFonts w:ascii="Times New Roman" w:hAnsi="Times New Roman" w:cs="Times New Roman"/>
        </w:rPr>
        <w:t xml:space="preserve">Liyanage, N.M.; Nagahawatta, D.P.; Jayawardena, T.U.; </w:t>
      </w:r>
      <w:r w:rsidRPr="00371E6A">
        <w:rPr>
          <w:rFonts w:ascii="Times New Roman" w:hAnsi="Times New Roman" w:cs="Times New Roman"/>
          <w:b/>
        </w:rPr>
        <w:t>Sanjeewa, K.K.A.</w:t>
      </w:r>
      <w:r w:rsidRPr="00371E6A">
        <w:rPr>
          <w:rFonts w:ascii="Times New Roman" w:hAnsi="Times New Roman" w:cs="Times New Roman"/>
        </w:rPr>
        <w:t xml:space="preserve">; Jayawrdhana, H.H.A.C.K.; Kim, J.-I.; Jeon, Y.-J. Sulfated Polysaccharides from Seaweeds: A Promising Strategy for Combatting Viral Diseases&amp;mdash;A Review. </w:t>
      </w:r>
      <w:r w:rsidRPr="00371E6A">
        <w:rPr>
          <w:rFonts w:ascii="Times New Roman" w:hAnsi="Times New Roman" w:cs="Times New Roman"/>
          <w:i/>
        </w:rPr>
        <w:t xml:space="preserve">Marine Drugs </w:t>
      </w:r>
      <w:r w:rsidRPr="00371E6A">
        <w:rPr>
          <w:rFonts w:ascii="Times New Roman" w:hAnsi="Times New Roman" w:cs="Times New Roman"/>
          <w:b/>
        </w:rPr>
        <w:t>2023</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doi:</w:t>
      </w:r>
      <w:r w:rsidRPr="00371E6A">
        <w:rPr>
          <w:rFonts w:ascii="Times New Roman" w:hAnsi="Times New Roman" w:cs="Times New Roman"/>
          <w:b/>
        </w:rPr>
        <w:t>10.3390/md21090461</w:t>
      </w:r>
      <w:r w:rsidRPr="00371E6A">
        <w:rPr>
          <w:rFonts w:ascii="Times New Roman" w:hAnsi="Times New Roman" w:cs="Times New Roman"/>
        </w:rPr>
        <w:t>.</w:t>
      </w:r>
    </w:p>
    <w:p w14:paraId="4A11D7C3" w14:textId="77777777" w:rsidR="00371E6A" w:rsidRPr="00371E6A" w:rsidRDefault="00371E6A" w:rsidP="00371E6A">
      <w:pPr>
        <w:pStyle w:val="EndNoteBibliography"/>
        <w:spacing w:after="0"/>
        <w:ind w:left="720" w:hanging="720"/>
        <w:rPr>
          <w:rFonts w:ascii="Times New Roman" w:hAnsi="Times New Roman" w:cs="Times New Roman"/>
        </w:rPr>
      </w:pPr>
      <w:r w:rsidRPr="00371E6A">
        <w:t>18.</w:t>
      </w:r>
      <w:r w:rsidRPr="00371E6A">
        <w:tab/>
      </w:r>
      <w:r w:rsidRPr="00371E6A">
        <w:rPr>
          <w:rFonts w:ascii="Times New Roman" w:hAnsi="Times New Roman" w:cs="Times New Roman"/>
        </w:rPr>
        <w:t xml:space="preserve">Jayawardhana, H.H.A.C.K.; Jayawardena, T.U.; </w:t>
      </w:r>
      <w:r w:rsidRPr="00371E6A">
        <w:rPr>
          <w:rFonts w:ascii="Times New Roman" w:hAnsi="Times New Roman" w:cs="Times New Roman"/>
          <w:b/>
        </w:rPr>
        <w:t>Sanjeewa, K.K.A.</w:t>
      </w:r>
      <w:r w:rsidRPr="00371E6A">
        <w:rPr>
          <w:rFonts w:ascii="Times New Roman" w:hAnsi="Times New Roman" w:cs="Times New Roman"/>
        </w:rPr>
        <w:t xml:space="preserve">; Liyanage, N.M.; Nagahawatta, D.P.; Lee, H.-G.; Kim, J.-I.; Jeon, Y.-J. Marine Algal Polyphenols as Skin Protective Agents: Current Status and Future Prospectives. </w:t>
      </w:r>
      <w:r w:rsidRPr="00371E6A">
        <w:rPr>
          <w:rFonts w:ascii="Times New Roman" w:hAnsi="Times New Roman" w:cs="Times New Roman"/>
          <w:i/>
        </w:rPr>
        <w:t xml:space="preserve">Marine Drugs </w:t>
      </w:r>
      <w:r w:rsidRPr="00371E6A">
        <w:rPr>
          <w:rFonts w:ascii="Times New Roman" w:hAnsi="Times New Roman" w:cs="Times New Roman"/>
          <w:b/>
        </w:rPr>
        <w:t>2023</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285, doi:</w:t>
      </w:r>
      <w:r w:rsidRPr="00371E6A">
        <w:rPr>
          <w:rFonts w:ascii="Times New Roman" w:hAnsi="Times New Roman" w:cs="Times New Roman"/>
          <w:b/>
        </w:rPr>
        <w:t>10.3390/md21050285</w:t>
      </w:r>
      <w:r w:rsidRPr="00371E6A">
        <w:rPr>
          <w:rFonts w:ascii="Times New Roman" w:hAnsi="Times New Roman" w:cs="Times New Roman"/>
        </w:rPr>
        <w:t>.</w:t>
      </w:r>
    </w:p>
    <w:p w14:paraId="489562DC" w14:textId="77777777" w:rsidR="00371E6A" w:rsidRPr="00371E6A" w:rsidRDefault="00371E6A" w:rsidP="00371E6A">
      <w:pPr>
        <w:pStyle w:val="EndNoteBibliography"/>
        <w:spacing w:after="0"/>
        <w:ind w:left="720" w:hanging="720"/>
        <w:rPr>
          <w:rFonts w:ascii="Times New Roman" w:hAnsi="Times New Roman" w:cs="Times New Roman"/>
        </w:rPr>
      </w:pPr>
      <w:r w:rsidRPr="00371E6A">
        <w:t>19.</w:t>
      </w:r>
      <w:r w:rsidRPr="00371E6A">
        <w:tab/>
      </w:r>
      <w:r w:rsidRPr="00371E6A">
        <w:rPr>
          <w:rFonts w:ascii="Times New Roman" w:hAnsi="Times New Roman" w:cs="Times New Roman"/>
          <w:b/>
        </w:rPr>
        <w:t>Sanjeewa, K.K.A.</w:t>
      </w:r>
      <w:r w:rsidRPr="00371E6A">
        <w:rPr>
          <w:rFonts w:ascii="Times New Roman" w:hAnsi="Times New Roman" w:cs="Times New Roman"/>
        </w:rPr>
        <w:t xml:space="preserve">; Herath, K.H.I.M. Bioactive secondary metabolites in sea cucumbers and their potential to use in the functional food industry. </w:t>
      </w:r>
      <w:r w:rsidRPr="00371E6A">
        <w:rPr>
          <w:rFonts w:ascii="Times New Roman" w:hAnsi="Times New Roman" w:cs="Times New Roman"/>
          <w:i/>
        </w:rPr>
        <w:t xml:space="preserve">Fisheries and Aquatic Sciences </w:t>
      </w:r>
      <w:r w:rsidRPr="00371E6A">
        <w:rPr>
          <w:rFonts w:ascii="Times New Roman" w:hAnsi="Times New Roman" w:cs="Times New Roman"/>
          <w:b/>
        </w:rPr>
        <w:t>2023</w:t>
      </w:r>
      <w:r w:rsidRPr="00371E6A">
        <w:rPr>
          <w:rFonts w:ascii="Times New Roman" w:hAnsi="Times New Roman" w:cs="Times New Roman"/>
        </w:rPr>
        <w:t xml:space="preserve">, </w:t>
      </w:r>
      <w:r w:rsidRPr="00371E6A">
        <w:rPr>
          <w:rFonts w:ascii="Times New Roman" w:hAnsi="Times New Roman" w:cs="Times New Roman"/>
          <w:i/>
        </w:rPr>
        <w:t>26</w:t>
      </w:r>
      <w:r w:rsidRPr="00371E6A">
        <w:rPr>
          <w:rFonts w:ascii="Times New Roman" w:hAnsi="Times New Roman" w:cs="Times New Roman"/>
        </w:rPr>
        <w:t>, 69-86, doi:</w:t>
      </w:r>
      <w:r w:rsidRPr="00371E6A">
        <w:rPr>
          <w:rFonts w:ascii="Times New Roman" w:hAnsi="Times New Roman" w:cs="Times New Roman"/>
          <w:b/>
        </w:rPr>
        <w:t>10.47853/FAS.2023.e6</w:t>
      </w:r>
      <w:r w:rsidRPr="00371E6A">
        <w:rPr>
          <w:rFonts w:ascii="Times New Roman" w:hAnsi="Times New Roman" w:cs="Times New Roman"/>
        </w:rPr>
        <w:t>.</w:t>
      </w:r>
    </w:p>
    <w:p w14:paraId="3100147E" w14:textId="77777777" w:rsidR="00371E6A" w:rsidRPr="00371E6A" w:rsidRDefault="00371E6A" w:rsidP="00371E6A">
      <w:pPr>
        <w:pStyle w:val="EndNoteBibliography"/>
        <w:spacing w:after="0"/>
        <w:ind w:left="720" w:hanging="720"/>
        <w:rPr>
          <w:rFonts w:ascii="Times New Roman" w:hAnsi="Times New Roman" w:cs="Times New Roman"/>
        </w:rPr>
      </w:pPr>
      <w:r w:rsidRPr="00371E6A">
        <w:t>20.</w:t>
      </w:r>
      <w:r w:rsidRPr="00371E6A">
        <w:tab/>
      </w:r>
      <w:r w:rsidRPr="00371E6A">
        <w:rPr>
          <w:rFonts w:ascii="Times New Roman" w:hAnsi="Times New Roman" w:cs="Times New Roman"/>
        </w:rPr>
        <w:t xml:space="preserve">Jayawardhana, H.H.A.C.K.; Oh, J.Y.; Jayawardena, T.U.; </w:t>
      </w:r>
      <w:r w:rsidRPr="00371E6A">
        <w:rPr>
          <w:rFonts w:ascii="Times New Roman" w:hAnsi="Times New Roman" w:cs="Times New Roman"/>
          <w:b/>
        </w:rPr>
        <w:t>Sanjeewa, K.K.A.</w:t>
      </w:r>
      <w:r w:rsidRPr="00371E6A">
        <w:rPr>
          <w:rFonts w:ascii="Times New Roman" w:hAnsi="Times New Roman" w:cs="Times New Roman"/>
        </w:rPr>
        <w:t>; Liyanage, N.M.; Nagahawatta, D.P.; Hyun, J.; Son, K.-T.; Jeon, Y.-J.; Park, J. Protective Effect of Fish Gut Hydrolysates from Olive Flounder (</w:t>
      </w:r>
      <w:r w:rsidRPr="00371E6A">
        <w:rPr>
          <w:rFonts w:ascii="Times New Roman" w:hAnsi="Times New Roman" w:cs="Times New Roman"/>
          <w:i/>
        </w:rPr>
        <w:t>Paralichthys olivaceus</w:t>
      </w:r>
      <w:r w:rsidRPr="00371E6A">
        <w:rPr>
          <w:rFonts w:ascii="Times New Roman" w:hAnsi="Times New Roman" w:cs="Times New Roman"/>
        </w:rPr>
        <w:t xml:space="preserve">) Surimi Byproducts Against AAPH-Induced Oxidative Stress in In Vitro and In Vivo Zebrafish Models. </w:t>
      </w:r>
      <w:r w:rsidRPr="00371E6A">
        <w:rPr>
          <w:rFonts w:ascii="Times New Roman" w:hAnsi="Times New Roman" w:cs="Times New Roman"/>
          <w:i/>
        </w:rPr>
        <w:t xml:space="preserve">Journal of Aquatic Food Product Technology </w:t>
      </w:r>
      <w:r w:rsidRPr="00371E6A">
        <w:rPr>
          <w:rFonts w:ascii="Times New Roman" w:hAnsi="Times New Roman" w:cs="Times New Roman"/>
          <w:b/>
        </w:rPr>
        <w:t>2022</w:t>
      </w:r>
      <w:r w:rsidRPr="00371E6A">
        <w:rPr>
          <w:rFonts w:ascii="Times New Roman" w:hAnsi="Times New Roman" w:cs="Times New Roman"/>
        </w:rPr>
        <w:t>, 1-15, doi:</w:t>
      </w:r>
      <w:r w:rsidRPr="00371E6A">
        <w:rPr>
          <w:rFonts w:ascii="Times New Roman" w:hAnsi="Times New Roman" w:cs="Times New Roman"/>
          <w:b/>
        </w:rPr>
        <w:t>10.1080/10498850.2022.2119909</w:t>
      </w:r>
      <w:r w:rsidRPr="00371E6A">
        <w:rPr>
          <w:rFonts w:ascii="Times New Roman" w:hAnsi="Times New Roman" w:cs="Times New Roman"/>
        </w:rPr>
        <w:t>.</w:t>
      </w:r>
    </w:p>
    <w:p w14:paraId="65F782EC" w14:textId="77777777" w:rsidR="00371E6A" w:rsidRPr="00371E6A" w:rsidRDefault="00371E6A" w:rsidP="00371E6A">
      <w:pPr>
        <w:pStyle w:val="EndNoteBibliography"/>
        <w:spacing w:after="0"/>
        <w:ind w:left="720" w:hanging="720"/>
        <w:rPr>
          <w:rFonts w:ascii="Times New Roman" w:hAnsi="Times New Roman" w:cs="Times New Roman"/>
        </w:rPr>
      </w:pPr>
      <w:r w:rsidRPr="00371E6A">
        <w:t>21.</w:t>
      </w:r>
      <w:r w:rsidRPr="00371E6A">
        <w:tab/>
      </w:r>
      <w:r w:rsidRPr="00371E6A">
        <w:rPr>
          <w:rFonts w:ascii="Times New Roman" w:hAnsi="Times New Roman" w:cs="Times New Roman"/>
        </w:rPr>
        <w:t xml:space="preserve">Jayawardena, T.U.; Fernando, I.P.S.; Nagahawatta, D.P.; Wang, L.; Yang, H.W.; Oh, J.-Y.; </w:t>
      </w:r>
      <w:r w:rsidRPr="00371E6A">
        <w:rPr>
          <w:rFonts w:ascii="Times New Roman" w:hAnsi="Times New Roman" w:cs="Times New Roman"/>
          <w:b/>
        </w:rPr>
        <w:t>Sanjeewa, K.K.A.</w:t>
      </w:r>
      <w:r w:rsidRPr="00371E6A">
        <w:rPr>
          <w:rFonts w:ascii="Times New Roman" w:hAnsi="Times New Roman" w:cs="Times New Roman"/>
        </w:rPr>
        <w:t xml:space="preserve">; Jeon, Y. Sonication-assisted water extract of </w:t>
      </w:r>
      <w:r w:rsidRPr="00371E6A">
        <w:rPr>
          <w:rFonts w:ascii="Times New Roman" w:hAnsi="Times New Roman" w:cs="Times New Roman"/>
          <w:i/>
        </w:rPr>
        <w:t>Dendronephthya gigantea</w:t>
      </w:r>
      <w:r w:rsidRPr="00371E6A">
        <w:rPr>
          <w:rFonts w:ascii="Times New Roman" w:hAnsi="Times New Roman" w:cs="Times New Roman"/>
        </w:rPr>
        <w:t xml:space="preserve"> exhibits anti-fine dust effects; attenuation of MAPK phosphorylation in macrophages. </w:t>
      </w:r>
      <w:r w:rsidRPr="00371E6A">
        <w:rPr>
          <w:rFonts w:ascii="Times New Roman" w:hAnsi="Times New Roman" w:cs="Times New Roman"/>
          <w:i/>
        </w:rPr>
        <w:t xml:space="preserve">Journal of the National Science Foundation of Sri Lanka </w:t>
      </w:r>
      <w:r w:rsidRPr="00371E6A">
        <w:rPr>
          <w:rFonts w:ascii="Times New Roman" w:hAnsi="Times New Roman" w:cs="Times New Roman"/>
          <w:b/>
        </w:rPr>
        <w:t>2022</w:t>
      </w:r>
      <w:r w:rsidRPr="00371E6A">
        <w:rPr>
          <w:rFonts w:ascii="Times New Roman" w:hAnsi="Times New Roman" w:cs="Times New Roman"/>
        </w:rPr>
        <w:t xml:space="preserve">, </w:t>
      </w:r>
      <w:r w:rsidRPr="00371E6A">
        <w:rPr>
          <w:rFonts w:ascii="Times New Roman" w:hAnsi="Times New Roman" w:cs="Times New Roman"/>
          <w:i/>
        </w:rPr>
        <w:t>50</w:t>
      </w:r>
      <w:r w:rsidRPr="00371E6A">
        <w:rPr>
          <w:rFonts w:ascii="Times New Roman" w:hAnsi="Times New Roman" w:cs="Times New Roman"/>
        </w:rPr>
        <w:t>, doi:</w:t>
      </w:r>
      <w:r w:rsidRPr="00371E6A">
        <w:rPr>
          <w:rFonts w:ascii="Times New Roman" w:hAnsi="Times New Roman" w:cs="Times New Roman"/>
          <w:b/>
        </w:rPr>
        <w:t>10.4038/jnsfsr.v50i1.10279</w:t>
      </w:r>
      <w:r w:rsidRPr="00371E6A">
        <w:rPr>
          <w:rFonts w:ascii="Times New Roman" w:hAnsi="Times New Roman" w:cs="Times New Roman"/>
        </w:rPr>
        <w:t>.</w:t>
      </w:r>
    </w:p>
    <w:p w14:paraId="5DB7B127" w14:textId="77777777" w:rsidR="00371E6A" w:rsidRPr="00371E6A" w:rsidRDefault="00371E6A" w:rsidP="00371E6A">
      <w:pPr>
        <w:pStyle w:val="EndNoteBibliography"/>
        <w:spacing w:after="0"/>
        <w:ind w:left="720" w:hanging="720"/>
        <w:rPr>
          <w:rFonts w:ascii="Times New Roman" w:hAnsi="Times New Roman" w:cs="Times New Roman"/>
        </w:rPr>
      </w:pPr>
      <w:r w:rsidRPr="00371E6A">
        <w:t>22.</w:t>
      </w:r>
      <w:r w:rsidRPr="00371E6A">
        <w:tab/>
      </w:r>
      <w:r w:rsidRPr="00371E6A">
        <w:rPr>
          <w:rFonts w:ascii="Times New Roman" w:hAnsi="Times New Roman" w:cs="Times New Roman"/>
          <w:b/>
        </w:rPr>
        <w:t>Sanjeewa, K.K.A.</w:t>
      </w:r>
      <w:r w:rsidRPr="00371E6A">
        <w:rPr>
          <w:rFonts w:ascii="Times New Roman" w:hAnsi="Times New Roman" w:cs="Times New Roman"/>
        </w:rPr>
        <w:t xml:space="preserve">; Herath, K.; Yang, H.W.; Choi, C.S.; Jeon, Y.J. Anti-Inflammatory Mechanisms of Fucoidans to Treat Inflammatory Diseases: A Review. </w:t>
      </w:r>
      <w:r w:rsidRPr="00371E6A">
        <w:rPr>
          <w:rFonts w:ascii="Times New Roman" w:hAnsi="Times New Roman" w:cs="Times New Roman"/>
          <w:i/>
        </w:rPr>
        <w:t xml:space="preserve">Mar Drug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19</w:t>
      </w:r>
      <w:r w:rsidRPr="00371E6A">
        <w:rPr>
          <w:rFonts w:ascii="Times New Roman" w:hAnsi="Times New Roman" w:cs="Times New Roman"/>
        </w:rPr>
        <w:t>, 678-678, doi:</w:t>
      </w:r>
      <w:r w:rsidRPr="00371E6A">
        <w:rPr>
          <w:rFonts w:ascii="Times New Roman" w:hAnsi="Times New Roman" w:cs="Times New Roman"/>
          <w:b/>
        </w:rPr>
        <w:t>10.3390/md19120678</w:t>
      </w:r>
      <w:r w:rsidRPr="00371E6A">
        <w:rPr>
          <w:rFonts w:ascii="Times New Roman" w:hAnsi="Times New Roman" w:cs="Times New Roman"/>
        </w:rPr>
        <w:t>.</w:t>
      </w:r>
    </w:p>
    <w:p w14:paraId="6E4B56D8" w14:textId="77777777" w:rsidR="00371E6A" w:rsidRPr="00371E6A" w:rsidRDefault="00371E6A" w:rsidP="00371E6A">
      <w:pPr>
        <w:pStyle w:val="EndNoteBibliography"/>
        <w:spacing w:after="0"/>
        <w:ind w:left="720" w:hanging="720"/>
        <w:rPr>
          <w:rFonts w:ascii="Times New Roman" w:hAnsi="Times New Roman" w:cs="Times New Roman"/>
        </w:rPr>
      </w:pPr>
      <w:r w:rsidRPr="00371E6A">
        <w:t>23.</w:t>
      </w:r>
      <w:r w:rsidRPr="00371E6A">
        <w:tab/>
      </w:r>
      <w:r w:rsidRPr="00371E6A">
        <w:rPr>
          <w:rFonts w:ascii="Times New Roman" w:hAnsi="Times New Roman" w:cs="Times New Roman"/>
        </w:rPr>
        <w:t xml:space="preserve">Wang, L.; Kim, H.S.; Je, J.G.; Fu, X.; Huang, C.; Ahn, G.; Oh, J.Y.; </w:t>
      </w:r>
      <w:r w:rsidRPr="00371E6A">
        <w:rPr>
          <w:rFonts w:ascii="Times New Roman" w:hAnsi="Times New Roman" w:cs="Times New Roman"/>
          <w:b/>
        </w:rPr>
        <w:t>Sanjeewa, K.K.A.</w:t>
      </w:r>
      <w:r w:rsidRPr="00371E6A">
        <w:rPr>
          <w:rFonts w:ascii="Times New Roman" w:hAnsi="Times New Roman" w:cs="Times New Roman"/>
        </w:rPr>
        <w:t xml:space="preserve">; Xu, J.; Gao, X.; et al. In Vitro and In Vivo Photoprotective Effects of (-)-Loliode Isolated from the Brown Seaweed, Sargassum horneri. </w:t>
      </w:r>
      <w:r w:rsidRPr="00371E6A">
        <w:rPr>
          <w:rFonts w:ascii="Times New Roman" w:hAnsi="Times New Roman" w:cs="Times New Roman"/>
          <w:i/>
        </w:rPr>
        <w:t xml:space="preserve">Molecule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26</w:t>
      </w:r>
      <w:r w:rsidRPr="00371E6A">
        <w:rPr>
          <w:rFonts w:ascii="Times New Roman" w:hAnsi="Times New Roman" w:cs="Times New Roman"/>
        </w:rPr>
        <w:t>, 6898-6898, doi:</w:t>
      </w:r>
      <w:r w:rsidRPr="00371E6A">
        <w:rPr>
          <w:rFonts w:ascii="Times New Roman" w:hAnsi="Times New Roman" w:cs="Times New Roman"/>
          <w:b/>
        </w:rPr>
        <w:t>10.3390/molecules26226898</w:t>
      </w:r>
      <w:r w:rsidRPr="00371E6A">
        <w:rPr>
          <w:rFonts w:ascii="Times New Roman" w:hAnsi="Times New Roman" w:cs="Times New Roman"/>
        </w:rPr>
        <w:t>.</w:t>
      </w:r>
    </w:p>
    <w:p w14:paraId="1857548B" w14:textId="77777777" w:rsidR="00371E6A" w:rsidRPr="00371E6A" w:rsidRDefault="00371E6A" w:rsidP="00371E6A">
      <w:pPr>
        <w:pStyle w:val="EndNoteBibliography"/>
        <w:spacing w:after="0"/>
        <w:ind w:left="720" w:hanging="720"/>
        <w:rPr>
          <w:rFonts w:ascii="Times New Roman" w:hAnsi="Times New Roman" w:cs="Times New Roman"/>
        </w:rPr>
      </w:pPr>
      <w:r w:rsidRPr="00371E6A">
        <w:t>24.</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eon, Y.J. Fucoidans as Scientifically and Commercially Important Algal Polysaccharides. </w:t>
      </w:r>
      <w:r w:rsidRPr="00371E6A">
        <w:rPr>
          <w:rFonts w:ascii="Times New Roman" w:hAnsi="Times New Roman" w:cs="Times New Roman"/>
          <w:i/>
        </w:rPr>
        <w:t xml:space="preserve">Mar Drug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19</w:t>
      </w:r>
      <w:r w:rsidRPr="00371E6A">
        <w:rPr>
          <w:rFonts w:ascii="Times New Roman" w:hAnsi="Times New Roman" w:cs="Times New Roman"/>
        </w:rPr>
        <w:t>, 284, doi:</w:t>
      </w:r>
      <w:r w:rsidRPr="00371E6A">
        <w:rPr>
          <w:rFonts w:ascii="Times New Roman" w:hAnsi="Times New Roman" w:cs="Times New Roman"/>
          <w:b/>
        </w:rPr>
        <w:t>10.3390/md19060284</w:t>
      </w:r>
      <w:r w:rsidRPr="00371E6A">
        <w:rPr>
          <w:rFonts w:ascii="Times New Roman" w:hAnsi="Times New Roman" w:cs="Times New Roman"/>
        </w:rPr>
        <w:t>.</w:t>
      </w:r>
    </w:p>
    <w:p w14:paraId="6CB23F17" w14:textId="77777777" w:rsidR="00371E6A" w:rsidRPr="00371E6A" w:rsidRDefault="00371E6A" w:rsidP="00371E6A">
      <w:pPr>
        <w:pStyle w:val="EndNoteBibliography"/>
        <w:spacing w:after="0"/>
        <w:ind w:left="720" w:hanging="720"/>
        <w:rPr>
          <w:rFonts w:ascii="Times New Roman" w:hAnsi="Times New Roman" w:cs="Times New Roman"/>
        </w:rPr>
      </w:pPr>
      <w:r w:rsidRPr="00371E6A">
        <w:t>25.</w:t>
      </w:r>
      <w:r w:rsidRPr="00371E6A">
        <w:tab/>
      </w:r>
      <w:r w:rsidRPr="00371E6A">
        <w:rPr>
          <w:rFonts w:ascii="Times New Roman" w:hAnsi="Times New Roman" w:cs="Times New Roman"/>
        </w:rPr>
        <w:t xml:space="preserve">Fernando, I.P.S.; Heo, S.J.; Dias, M.; Madusanka, D.M.D.; Han, E.J.; Kim, M.J.; </w:t>
      </w:r>
      <w:r w:rsidRPr="00371E6A">
        <w:rPr>
          <w:rFonts w:ascii="Times New Roman" w:hAnsi="Times New Roman" w:cs="Times New Roman"/>
          <w:b/>
        </w:rPr>
        <w:t>Sanjeewa, K.K.A.</w:t>
      </w:r>
      <w:r w:rsidRPr="00371E6A">
        <w:rPr>
          <w:rFonts w:ascii="Times New Roman" w:hAnsi="Times New Roman" w:cs="Times New Roman"/>
        </w:rPr>
        <w:t xml:space="preserve">; Lee, K.; Ahn, G. (-)-Loliolide Isolated from Sargassum horneri Abate UVB-Induced Oxidative Damage in Human Dermal Fibroblasts and Subside ECM Degradation. </w:t>
      </w:r>
      <w:r w:rsidRPr="00371E6A">
        <w:rPr>
          <w:rFonts w:ascii="Times New Roman" w:hAnsi="Times New Roman" w:cs="Times New Roman"/>
          <w:i/>
        </w:rPr>
        <w:t xml:space="preserve">Mar Drug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19</w:t>
      </w:r>
      <w:r w:rsidRPr="00371E6A">
        <w:rPr>
          <w:rFonts w:ascii="Times New Roman" w:hAnsi="Times New Roman" w:cs="Times New Roman"/>
        </w:rPr>
        <w:t>, 435-435, doi:</w:t>
      </w:r>
      <w:r w:rsidRPr="00371E6A">
        <w:rPr>
          <w:rFonts w:ascii="Times New Roman" w:hAnsi="Times New Roman" w:cs="Times New Roman"/>
          <w:b/>
        </w:rPr>
        <w:t>10.3390/md19080435</w:t>
      </w:r>
      <w:r w:rsidRPr="00371E6A">
        <w:rPr>
          <w:rFonts w:ascii="Times New Roman" w:hAnsi="Times New Roman" w:cs="Times New Roman"/>
        </w:rPr>
        <w:t>.</w:t>
      </w:r>
    </w:p>
    <w:p w14:paraId="01270970" w14:textId="77777777" w:rsidR="00371E6A" w:rsidRPr="00371E6A" w:rsidRDefault="00371E6A" w:rsidP="00371E6A">
      <w:pPr>
        <w:pStyle w:val="EndNoteBibliography"/>
        <w:spacing w:after="0"/>
        <w:ind w:left="720" w:hanging="720"/>
        <w:rPr>
          <w:rFonts w:ascii="Times New Roman" w:hAnsi="Times New Roman" w:cs="Times New Roman"/>
        </w:rPr>
      </w:pPr>
      <w:r w:rsidRPr="00371E6A">
        <w:t>26.</w:t>
      </w:r>
      <w:r w:rsidRPr="00371E6A">
        <w:tab/>
      </w:r>
      <w:r w:rsidRPr="00371E6A">
        <w:rPr>
          <w:rFonts w:ascii="Times New Roman" w:hAnsi="Times New Roman" w:cs="Times New Roman"/>
        </w:rPr>
        <w:t xml:space="preserve">Lee, H.G.; Kim, H.S.; Je, J.G.; Hwang, J.; </w:t>
      </w:r>
      <w:r w:rsidRPr="00371E6A">
        <w:rPr>
          <w:rFonts w:ascii="Times New Roman" w:hAnsi="Times New Roman" w:cs="Times New Roman"/>
          <w:b/>
        </w:rPr>
        <w:t>Sanjeewa, K.K.A.</w:t>
      </w:r>
      <w:r w:rsidRPr="00371E6A">
        <w:rPr>
          <w:rFonts w:ascii="Times New Roman" w:hAnsi="Times New Roman" w:cs="Times New Roman"/>
        </w:rPr>
        <w:t xml:space="preserve">; Lee, D.S.; Song, K.M.; Choi, Y.S.; Kang, M.C.; Jeon, Y.J. Lipid Inhibitory Effect of (-)-loliolide Isolated from </w:t>
      </w:r>
      <w:r w:rsidRPr="00371E6A">
        <w:rPr>
          <w:rFonts w:ascii="Times New Roman" w:hAnsi="Times New Roman" w:cs="Times New Roman"/>
          <w:i/>
        </w:rPr>
        <w:t xml:space="preserve">Sargassum horneri </w:t>
      </w:r>
      <w:r w:rsidRPr="00371E6A">
        <w:rPr>
          <w:rFonts w:ascii="Times New Roman" w:hAnsi="Times New Roman" w:cs="Times New Roman"/>
        </w:rPr>
        <w:t xml:space="preserve">in 3T3-L1 Adipocytes: Inhibitory Mechanism of Adipose-Specific Proteins. </w:t>
      </w:r>
      <w:r w:rsidRPr="00371E6A">
        <w:rPr>
          <w:rFonts w:ascii="Times New Roman" w:hAnsi="Times New Roman" w:cs="Times New Roman"/>
          <w:i/>
        </w:rPr>
        <w:t xml:space="preserve">Mar Drug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19</w:t>
      </w:r>
      <w:r w:rsidRPr="00371E6A">
        <w:rPr>
          <w:rFonts w:ascii="Times New Roman" w:hAnsi="Times New Roman" w:cs="Times New Roman"/>
        </w:rPr>
        <w:t>, 96, doi:</w:t>
      </w:r>
      <w:r w:rsidRPr="00371E6A">
        <w:rPr>
          <w:rFonts w:ascii="Times New Roman" w:hAnsi="Times New Roman" w:cs="Times New Roman"/>
          <w:b/>
        </w:rPr>
        <w:t>10.3390/md19020096</w:t>
      </w:r>
      <w:r w:rsidRPr="00371E6A">
        <w:rPr>
          <w:rFonts w:ascii="Times New Roman" w:hAnsi="Times New Roman" w:cs="Times New Roman"/>
        </w:rPr>
        <w:t>.</w:t>
      </w:r>
    </w:p>
    <w:p w14:paraId="47A22609" w14:textId="77777777" w:rsidR="00371E6A" w:rsidRPr="00371E6A" w:rsidRDefault="00371E6A" w:rsidP="00371E6A">
      <w:pPr>
        <w:pStyle w:val="EndNoteBibliography"/>
        <w:spacing w:after="0"/>
        <w:ind w:left="720" w:hanging="720"/>
        <w:rPr>
          <w:rFonts w:ascii="Times New Roman" w:hAnsi="Times New Roman" w:cs="Times New Roman"/>
        </w:rPr>
      </w:pPr>
      <w:r w:rsidRPr="00371E6A">
        <w:t>27.</w:t>
      </w:r>
      <w:r w:rsidRPr="00371E6A">
        <w:tab/>
      </w:r>
      <w:r w:rsidRPr="00371E6A">
        <w:rPr>
          <w:rFonts w:ascii="Times New Roman" w:hAnsi="Times New Roman" w:cs="Times New Roman"/>
        </w:rPr>
        <w:t xml:space="preserve">Jayawardena, T.U.; Kim, H.-S.; </w:t>
      </w:r>
      <w:r w:rsidRPr="00371E6A">
        <w:rPr>
          <w:rFonts w:ascii="Times New Roman" w:hAnsi="Times New Roman" w:cs="Times New Roman"/>
          <w:b/>
        </w:rPr>
        <w:t>Sanjeewa, K.K.A.</w:t>
      </w:r>
      <w:r w:rsidRPr="00371E6A">
        <w:rPr>
          <w:rFonts w:ascii="Times New Roman" w:hAnsi="Times New Roman" w:cs="Times New Roman"/>
        </w:rPr>
        <w:t xml:space="preserve">; Han, E.J.; Jee, Y.; Ahn, G.; Rho, J.-R.; Jeon, Y.-J. Loliolide, isolated from </w:t>
      </w:r>
      <w:r w:rsidRPr="00371E6A">
        <w:rPr>
          <w:rFonts w:ascii="Times New Roman" w:hAnsi="Times New Roman" w:cs="Times New Roman"/>
          <w:i/>
        </w:rPr>
        <w:t>Sargassum horneri</w:t>
      </w:r>
      <w:r w:rsidRPr="00371E6A">
        <w:rPr>
          <w:rFonts w:ascii="Times New Roman" w:hAnsi="Times New Roman" w:cs="Times New Roman"/>
        </w:rPr>
        <w:t xml:space="preserve">; abate LPS-induced inflammation via TLR mediated NF-κB, MAPK pathways in macrophages. </w:t>
      </w:r>
      <w:r w:rsidRPr="00371E6A">
        <w:rPr>
          <w:rFonts w:ascii="Times New Roman" w:hAnsi="Times New Roman" w:cs="Times New Roman"/>
          <w:i/>
        </w:rPr>
        <w:t xml:space="preserve">Algal Research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56</w:t>
      </w:r>
      <w:r w:rsidRPr="00371E6A">
        <w:rPr>
          <w:rFonts w:ascii="Times New Roman" w:hAnsi="Times New Roman" w:cs="Times New Roman"/>
        </w:rPr>
        <w:t>, 102297, doi:</w:t>
      </w:r>
      <w:r w:rsidRPr="00371E6A">
        <w:rPr>
          <w:rFonts w:ascii="Times New Roman" w:hAnsi="Times New Roman" w:cs="Times New Roman"/>
          <w:b/>
        </w:rPr>
        <w:t>10.1016/j.algal.2021.102297</w:t>
      </w:r>
      <w:r w:rsidRPr="00371E6A">
        <w:rPr>
          <w:rFonts w:ascii="Times New Roman" w:hAnsi="Times New Roman" w:cs="Times New Roman"/>
        </w:rPr>
        <w:t>.</w:t>
      </w:r>
    </w:p>
    <w:p w14:paraId="0C224B53" w14:textId="77777777" w:rsidR="00371E6A" w:rsidRPr="00371E6A" w:rsidRDefault="00371E6A" w:rsidP="00371E6A">
      <w:pPr>
        <w:pStyle w:val="EndNoteBibliography"/>
        <w:spacing w:after="0"/>
        <w:ind w:left="720" w:hanging="720"/>
        <w:rPr>
          <w:rFonts w:ascii="Times New Roman" w:hAnsi="Times New Roman" w:cs="Times New Roman"/>
        </w:rPr>
      </w:pPr>
      <w:r w:rsidRPr="00371E6A">
        <w:t>28.</w:t>
      </w:r>
      <w:r w:rsidRPr="00371E6A">
        <w:tab/>
      </w:r>
      <w:r w:rsidRPr="00371E6A">
        <w:rPr>
          <w:rFonts w:ascii="Times New Roman" w:hAnsi="Times New Roman" w:cs="Times New Roman"/>
        </w:rPr>
        <w:t xml:space="preserve">Kim, H.-S.; Fernando, I.P.S.; Lee, S.-H.; Ko, S.-C.; Kang, M.C.; Ahn, G.; Je, J.-G.; </w:t>
      </w:r>
      <w:r w:rsidRPr="00371E6A">
        <w:rPr>
          <w:rFonts w:ascii="Times New Roman" w:hAnsi="Times New Roman" w:cs="Times New Roman"/>
          <w:b/>
        </w:rPr>
        <w:t>Sanjeewa, K.K.A.</w:t>
      </w:r>
      <w:r w:rsidRPr="00371E6A">
        <w:rPr>
          <w:rFonts w:ascii="Times New Roman" w:hAnsi="Times New Roman" w:cs="Times New Roman"/>
        </w:rPr>
        <w:t xml:space="preserve">; Rho, J.-R.; Shin, H.J.; et al. Isolation and characterization of anti-inflammatory compounds from </w:t>
      </w:r>
      <w:r w:rsidRPr="00371E6A">
        <w:rPr>
          <w:rFonts w:ascii="Times New Roman" w:hAnsi="Times New Roman" w:cs="Times New Roman"/>
          <w:i/>
        </w:rPr>
        <w:t>Sargassum horneri</w:t>
      </w:r>
      <w:r w:rsidRPr="00371E6A">
        <w:rPr>
          <w:rFonts w:ascii="Times New Roman" w:hAnsi="Times New Roman" w:cs="Times New Roman"/>
        </w:rPr>
        <w:t xml:space="preserve"> via high-performance centrifugal partition chromatography and high-performance liquid chromatography. </w:t>
      </w:r>
      <w:r w:rsidRPr="00371E6A">
        <w:rPr>
          <w:rFonts w:ascii="Times New Roman" w:hAnsi="Times New Roman" w:cs="Times New Roman"/>
          <w:i/>
        </w:rPr>
        <w:t xml:space="preserve">Algal Research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54</w:t>
      </w:r>
      <w:r w:rsidRPr="00371E6A">
        <w:rPr>
          <w:rFonts w:ascii="Times New Roman" w:hAnsi="Times New Roman" w:cs="Times New Roman"/>
        </w:rPr>
        <w:t>, 102209, doi:</w:t>
      </w:r>
      <w:r w:rsidRPr="00371E6A">
        <w:rPr>
          <w:rFonts w:ascii="Times New Roman" w:hAnsi="Times New Roman" w:cs="Times New Roman"/>
          <w:b/>
        </w:rPr>
        <w:t>10.1016/j.algal.2021.102209</w:t>
      </w:r>
      <w:r w:rsidRPr="00371E6A">
        <w:rPr>
          <w:rFonts w:ascii="Times New Roman" w:hAnsi="Times New Roman" w:cs="Times New Roman"/>
        </w:rPr>
        <w:t>.</w:t>
      </w:r>
    </w:p>
    <w:p w14:paraId="222C041C" w14:textId="77777777" w:rsidR="00371E6A" w:rsidRPr="00371E6A" w:rsidRDefault="00371E6A" w:rsidP="00371E6A">
      <w:pPr>
        <w:pStyle w:val="EndNoteBibliography"/>
        <w:spacing w:after="0"/>
        <w:ind w:left="720" w:hanging="720"/>
        <w:rPr>
          <w:rFonts w:ascii="Times New Roman" w:hAnsi="Times New Roman" w:cs="Times New Roman"/>
        </w:rPr>
      </w:pPr>
      <w:r w:rsidRPr="00371E6A">
        <w:t>29.</w:t>
      </w:r>
      <w:r w:rsidRPr="00371E6A">
        <w:tab/>
      </w:r>
      <w:r w:rsidRPr="00371E6A">
        <w:rPr>
          <w:rFonts w:ascii="Times New Roman" w:hAnsi="Times New Roman" w:cs="Times New Roman"/>
        </w:rPr>
        <w:t xml:space="preserve">Han, E.J.; Kim, H.-S.; Jung, K.; </w:t>
      </w:r>
      <w:r w:rsidRPr="00371E6A">
        <w:rPr>
          <w:rFonts w:ascii="Times New Roman" w:hAnsi="Times New Roman" w:cs="Times New Roman"/>
          <w:b/>
        </w:rPr>
        <w:t>Sanjeewa, K.K.A.</w:t>
      </w:r>
      <w:r w:rsidRPr="00371E6A">
        <w:rPr>
          <w:rFonts w:ascii="Times New Roman" w:hAnsi="Times New Roman" w:cs="Times New Roman"/>
        </w:rPr>
        <w:t xml:space="preserve">; Iresha Nadeeka Madushani Herath, K.H.; Lee, W.; Jee, Y.; Jeon, Y.-J.; Lee, J.; Kim, T.; et al. </w:t>
      </w:r>
      <w:r w:rsidRPr="00371E6A">
        <w:rPr>
          <w:rFonts w:ascii="Times New Roman" w:hAnsi="Times New Roman" w:cs="Times New Roman"/>
          <w:i/>
        </w:rPr>
        <w:t>Sargassum horneri</w:t>
      </w:r>
      <w:r w:rsidRPr="00371E6A">
        <w:rPr>
          <w:rFonts w:ascii="Times New Roman" w:hAnsi="Times New Roman" w:cs="Times New Roman"/>
        </w:rPr>
        <w:t xml:space="preserve"> ethanol extract </w:t>
      </w:r>
      <w:r w:rsidRPr="00371E6A">
        <w:rPr>
          <w:rFonts w:ascii="Times New Roman" w:hAnsi="Times New Roman" w:cs="Times New Roman"/>
        </w:rPr>
        <w:lastRenderedPageBreak/>
        <w:t xml:space="preserve">ameliorates TNF-α/IFN-γ-induced inflammation in human keratinocytes and TPA-induced ear edema in mice. </w:t>
      </w:r>
      <w:r w:rsidRPr="00371E6A">
        <w:rPr>
          <w:rFonts w:ascii="Times New Roman" w:hAnsi="Times New Roman" w:cs="Times New Roman"/>
          <w:i/>
        </w:rPr>
        <w:t xml:space="preserve">Food Bioscience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39</w:t>
      </w:r>
      <w:r w:rsidRPr="00371E6A">
        <w:rPr>
          <w:rFonts w:ascii="Times New Roman" w:hAnsi="Times New Roman" w:cs="Times New Roman"/>
        </w:rPr>
        <w:t>, 100831, doi:</w:t>
      </w:r>
      <w:r w:rsidRPr="00371E6A">
        <w:rPr>
          <w:rFonts w:ascii="Times New Roman" w:hAnsi="Times New Roman" w:cs="Times New Roman"/>
          <w:b/>
        </w:rPr>
        <w:t>10.1016/j.fbio.2020.100831</w:t>
      </w:r>
      <w:r w:rsidRPr="00371E6A">
        <w:rPr>
          <w:rFonts w:ascii="Times New Roman" w:hAnsi="Times New Roman" w:cs="Times New Roman"/>
        </w:rPr>
        <w:t>.</w:t>
      </w:r>
    </w:p>
    <w:p w14:paraId="567FF4CD" w14:textId="77777777" w:rsidR="00371E6A" w:rsidRPr="00371E6A" w:rsidRDefault="00371E6A" w:rsidP="00371E6A">
      <w:pPr>
        <w:pStyle w:val="EndNoteBibliography"/>
        <w:spacing w:after="0"/>
        <w:ind w:left="720" w:hanging="720"/>
        <w:rPr>
          <w:rFonts w:ascii="Times New Roman" w:hAnsi="Times New Roman" w:cs="Times New Roman"/>
        </w:rPr>
      </w:pPr>
      <w:r w:rsidRPr="00371E6A">
        <w:t>30.</w:t>
      </w:r>
      <w:r w:rsidRPr="00371E6A">
        <w:tab/>
      </w:r>
      <w:r w:rsidRPr="00371E6A">
        <w:rPr>
          <w:rFonts w:ascii="Times New Roman" w:hAnsi="Times New Roman" w:cs="Times New Roman"/>
        </w:rPr>
        <w:t xml:space="preserve">Nagahawatta, D.P.; Kim, H.-S.; Jee, Y.-H.; Jayawardena, T.U.; Ahn, G.; Namgung, J.; Yeo, I.-K.; </w:t>
      </w:r>
      <w:r w:rsidRPr="00371E6A">
        <w:rPr>
          <w:rFonts w:ascii="Times New Roman" w:hAnsi="Times New Roman" w:cs="Times New Roman"/>
          <w:b/>
        </w:rPr>
        <w:t>Sanjeewa, K.K.A.</w:t>
      </w:r>
      <w:r w:rsidRPr="00371E6A">
        <w:rPr>
          <w:rFonts w:ascii="Times New Roman" w:hAnsi="Times New Roman" w:cs="Times New Roman"/>
        </w:rPr>
        <w:t xml:space="preserve">; Jeon, Y.-J. Sargachromenol Isolated from </w:t>
      </w:r>
      <w:r w:rsidRPr="00371E6A">
        <w:rPr>
          <w:rFonts w:ascii="Times New Roman" w:hAnsi="Times New Roman" w:cs="Times New Roman"/>
          <w:i/>
        </w:rPr>
        <w:t xml:space="preserve">Sargassum horneri </w:t>
      </w:r>
      <w:r w:rsidRPr="00371E6A">
        <w:rPr>
          <w:rFonts w:ascii="Times New Roman" w:hAnsi="Times New Roman" w:cs="Times New Roman"/>
        </w:rPr>
        <w:t xml:space="preserve">Inhibits Particulate Matter-Induced Inflammation in Macrophages through Toll-like Receptor-Mediated Cell Signaling Pathways. </w:t>
      </w:r>
      <w:r w:rsidRPr="00371E6A">
        <w:rPr>
          <w:rFonts w:ascii="Times New Roman" w:hAnsi="Times New Roman" w:cs="Times New Roman"/>
          <w:i/>
        </w:rPr>
        <w:t xml:space="preserve">Marine Drug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20</w:t>
      </w:r>
      <w:r w:rsidRPr="00371E6A">
        <w:rPr>
          <w:rFonts w:ascii="Times New Roman" w:hAnsi="Times New Roman" w:cs="Times New Roman"/>
        </w:rPr>
        <w:t>, 28, doi:</w:t>
      </w:r>
      <w:r w:rsidRPr="00371E6A">
        <w:rPr>
          <w:rFonts w:ascii="Times New Roman" w:hAnsi="Times New Roman" w:cs="Times New Roman"/>
          <w:b/>
        </w:rPr>
        <w:t>10.3390/md20010028</w:t>
      </w:r>
      <w:r w:rsidRPr="00371E6A">
        <w:rPr>
          <w:rFonts w:ascii="Times New Roman" w:hAnsi="Times New Roman" w:cs="Times New Roman"/>
        </w:rPr>
        <w:t>.</w:t>
      </w:r>
    </w:p>
    <w:p w14:paraId="26F8C0F5" w14:textId="77777777" w:rsidR="00371E6A" w:rsidRPr="00371E6A" w:rsidRDefault="00371E6A" w:rsidP="00371E6A">
      <w:pPr>
        <w:pStyle w:val="EndNoteBibliography"/>
        <w:spacing w:after="0"/>
        <w:ind w:left="720" w:hanging="720"/>
        <w:rPr>
          <w:rFonts w:ascii="Times New Roman" w:hAnsi="Times New Roman" w:cs="Times New Roman"/>
        </w:rPr>
      </w:pPr>
      <w:r w:rsidRPr="00371E6A">
        <w:t>31.</w:t>
      </w:r>
      <w:r w:rsidRPr="00371E6A">
        <w:tab/>
      </w:r>
      <w:r w:rsidRPr="00371E6A">
        <w:rPr>
          <w:rFonts w:ascii="Times New Roman" w:hAnsi="Times New Roman" w:cs="Times New Roman"/>
        </w:rPr>
        <w:t xml:space="preserve">Nagahawatta, D.P.; </w:t>
      </w:r>
      <w:r w:rsidRPr="00371E6A">
        <w:rPr>
          <w:rFonts w:ascii="Times New Roman" w:hAnsi="Times New Roman" w:cs="Times New Roman"/>
          <w:b/>
        </w:rPr>
        <w:t>Sanjeewa, K.K.A.</w:t>
      </w:r>
      <w:r w:rsidRPr="00371E6A">
        <w:rPr>
          <w:rFonts w:ascii="Times New Roman" w:hAnsi="Times New Roman" w:cs="Times New Roman"/>
        </w:rPr>
        <w:t xml:space="preserve">; Jayawardena, T.U.; Kim, H.-S.; Yang, H.-W.; Jiang, Y.; Je, J.-G.; Lee, T.-K.; Jeon, Y.-J. Drying seaweeds using hybrid hot water Goodle dryer (HHGD): comparison with freeze-dryer in chemical composition and antioxidant activity. </w:t>
      </w:r>
      <w:r w:rsidRPr="00371E6A">
        <w:rPr>
          <w:rFonts w:ascii="Times New Roman" w:hAnsi="Times New Roman" w:cs="Times New Roman"/>
          <w:i/>
        </w:rPr>
        <w:t xml:space="preserve">Fisheries and Aquatic Science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24</w:t>
      </w:r>
      <w:r w:rsidRPr="00371E6A">
        <w:rPr>
          <w:rFonts w:ascii="Times New Roman" w:hAnsi="Times New Roman" w:cs="Times New Roman"/>
        </w:rPr>
        <w:t>, 19-31, doi:</w:t>
      </w:r>
      <w:r w:rsidRPr="00371E6A">
        <w:rPr>
          <w:rFonts w:ascii="Times New Roman" w:hAnsi="Times New Roman" w:cs="Times New Roman"/>
          <w:b/>
        </w:rPr>
        <w:t>10.47853/FAS.2021.e3</w:t>
      </w:r>
      <w:r w:rsidRPr="00371E6A">
        <w:rPr>
          <w:rFonts w:ascii="Times New Roman" w:hAnsi="Times New Roman" w:cs="Times New Roman"/>
        </w:rPr>
        <w:t>.</w:t>
      </w:r>
    </w:p>
    <w:p w14:paraId="6886490B" w14:textId="77777777" w:rsidR="00371E6A" w:rsidRPr="00371E6A" w:rsidRDefault="00371E6A" w:rsidP="00371E6A">
      <w:pPr>
        <w:pStyle w:val="EndNoteBibliography"/>
        <w:spacing w:after="0"/>
        <w:ind w:left="720" w:hanging="720"/>
        <w:rPr>
          <w:rFonts w:ascii="Times New Roman" w:hAnsi="Times New Roman" w:cs="Times New Roman"/>
        </w:rPr>
      </w:pPr>
      <w:r w:rsidRPr="00371E6A">
        <w:t>32.</w:t>
      </w:r>
      <w:r w:rsidRPr="00371E6A">
        <w:tab/>
      </w:r>
      <w:r w:rsidRPr="00371E6A">
        <w:rPr>
          <w:rFonts w:ascii="Times New Roman" w:hAnsi="Times New Roman" w:cs="Times New Roman"/>
          <w:b/>
        </w:rPr>
        <w:t>Sanjeewa, K.K.A.</w:t>
      </w:r>
      <w:r w:rsidRPr="00371E6A">
        <w:rPr>
          <w:rFonts w:ascii="Times New Roman" w:hAnsi="Times New Roman" w:cs="Times New Roman"/>
        </w:rPr>
        <w:t xml:space="preserve">; Kim, H.-S.; Lee, H.-G.; Jayawardena, T.U.; Nagahawatta, D.P.; Yang, H.-W.; Udayanga, D.; Kim, J.-I.; Jeon, Y.-J. 3-Hydroxy-5,6-epoxy-β-ionone Isolated from Invasive Harmful Brown Seaweed </w:t>
      </w:r>
      <w:r w:rsidRPr="00371E6A">
        <w:rPr>
          <w:rFonts w:ascii="Times New Roman" w:hAnsi="Times New Roman" w:cs="Times New Roman"/>
          <w:i/>
        </w:rPr>
        <w:t>Sargassum horneri</w:t>
      </w:r>
      <w:r w:rsidRPr="00371E6A">
        <w:rPr>
          <w:rFonts w:ascii="Times New Roman" w:hAnsi="Times New Roman" w:cs="Times New Roman"/>
        </w:rPr>
        <w:t xml:space="preserve"> Protects MH-S Mouse Lung Cells from Urban Particulate Matter-Induced Inflammation. </w:t>
      </w:r>
      <w:r w:rsidRPr="00371E6A">
        <w:rPr>
          <w:rFonts w:ascii="Times New Roman" w:hAnsi="Times New Roman" w:cs="Times New Roman"/>
          <w:i/>
        </w:rPr>
        <w:t xml:space="preserve">Applied Sciences </w:t>
      </w:r>
      <w:r w:rsidRPr="00371E6A">
        <w:rPr>
          <w:rFonts w:ascii="Times New Roman" w:hAnsi="Times New Roman" w:cs="Times New Roman"/>
          <w:b/>
        </w:rPr>
        <w:t>2021</w:t>
      </w:r>
      <w:r w:rsidRPr="00371E6A">
        <w:rPr>
          <w:rFonts w:ascii="Times New Roman" w:hAnsi="Times New Roman" w:cs="Times New Roman"/>
        </w:rPr>
        <w:t xml:space="preserve">, </w:t>
      </w:r>
      <w:r w:rsidRPr="00371E6A">
        <w:rPr>
          <w:rFonts w:ascii="Times New Roman" w:hAnsi="Times New Roman" w:cs="Times New Roman"/>
          <w:i/>
        </w:rPr>
        <w:t>11</w:t>
      </w:r>
      <w:r w:rsidRPr="00371E6A">
        <w:rPr>
          <w:rFonts w:ascii="Times New Roman" w:hAnsi="Times New Roman" w:cs="Times New Roman"/>
        </w:rPr>
        <w:t>, 10929, doi:</w:t>
      </w:r>
      <w:r w:rsidRPr="00371E6A">
        <w:rPr>
          <w:rFonts w:ascii="Times New Roman" w:hAnsi="Times New Roman" w:cs="Times New Roman"/>
          <w:b/>
        </w:rPr>
        <w:t>10.3390/app112210929</w:t>
      </w:r>
      <w:r w:rsidRPr="00371E6A">
        <w:rPr>
          <w:rFonts w:ascii="Times New Roman" w:hAnsi="Times New Roman" w:cs="Times New Roman"/>
        </w:rPr>
        <w:t>.</w:t>
      </w:r>
    </w:p>
    <w:p w14:paraId="1EB1C28C" w14:textId="77777777" w:rsidR="00371E6A" w:rsidRPr="00371E6A" w:rsidRDefault="00371E6A" w:rsidP="00371E6A">
      <w:pPr>
        <w:pStyle w:val="EndNoteBibliography"/>
        <w:spacing w:after="0"/>
        <w:ind w:left="720" w:hanging="720"/>
        <w:rPr>
          <w:rFonts w:ascii="Times New Roman" w:hAnsi="Times New Roman" w:cs="Times New Roman"/>
        </w:rPr>
      </w:pPr>
      <w:r w:rsidRPr="00371E6A">
        <w:t>33.</w:t>
      </w:r>
      <w:r w:rsidRPr="00371E6A">
        <w:tab/>
      </w:r>
      <w:r w:rsidRPr="00371E6A">
        <w:rPr>
          <w:rFonts w:ascii="Times New Roman" w:hAnsi="Times New Roman" w:cs="Times New Roman"/>
        </w:rPr>
        <w:t xml:space="preserve">Jayawardena, T.U.; </w:t>
      </w:r>
      <w:r w:rsidRPr="00371E6A">
        <w:rPr>
          <w:rFonts w:ascii="Times New Roman" w:hAnsi="Times New Roman" w:cs="Times New Roman"/>
          <w:b/>
        </w:rPr>
        <w:t>Sanjeewa, K.K.A.</w:t>
      </w:r>
      <w:r w:rsidRPr="00371E6A">
        <w:rPr>
          <w:rFonts w:ascii="Times New Roman" w:hAnsi="Times New Roman" w:cs="Times New Roman"/>
        </w:rPr>
        <w:t xml:space="preserve">; Nagahawatta, D.P.; Lee, H.G.; Lu, Y.A.; Vaas, A.; Abeytunga, D.T.U.; Nanayakkara, C.M.; Lee, D.S.; Jeon, Y.J. Anti-Inflammatory Effects of Sulfated Polysaccharide from </w:t>
      </w:r>
      <w:r w:rsidRPr="00371E6A">
        <w:rPr>
          <w:rFonts w:ascii="Times New Roman" w:hAnsi="Times New Roman" w:cs="Times New Roman"/>
          <w:i/>
        </w:rPr>
        <w:t xml:space="preserve">Sargassum Swartzii </w:t>
      </w:r>
      <w:r w:rsidRPr="00371E6A">
        <w:rPr>
          <w:rFonts w:ascii="Times New Roman" w:hAnsi="Times New Roman" w:cs="Times New Roman"/>
        </w:rPr>
        <w:t xml:space="preserve">in Macrophages via Blocking TLR/NF-Kappab Signal Transduction. </w:t>
      </w:r>
      <w:r w:rsidRPr="00371E6A">
        <w:rPr>
          <w:rFonts w:ascii="Times New Roman" w:hAnsi="Times New Roman" w:cs="Times New Roman"/>
          <w:i/>
        </w:rPr>
        <w:t xml:space="preserve">Mar Drug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601, doi:</w:t>
      </w:r>
      <w:r w:rsidRPr="00371E6A">
        <w:rPr>
          <w:rFonts w:ascii="Times New Roman" w:hAnsi="Times New Roman" w:cs="Times New Roman"/>
          <w:b/>
        </w:rPr>
        <w:t>10.3390/md18120601</w:t>
      </w:r>
      <w:r w:rsidRPr="00371E6A">
        <w:rPr>
          <w:rFonts w:ascii="Times New Roman" w:hAnsi="Times New Roman" w:cs="Times New Roman"/>
        </w:rPr>
        <w:t>.</w:t>
      </w:r>
    </w:p>
    <w:p w14:paraId="162FCDA7" w14:textId="77777777" w:rsidR="00371E6A" w:rsidRPr="00371E6A" w:rsidRDefault="00371E6A" w:rsidP="00371E6A">
      <w:pPr>
        <w:pStyle w:val="EndNoteBibliography"/>
        <w:spacing w:after="0"/>
        <w:ind w:left="720" w:hanging="720"/>
        <w:rPr>
          <w:rFonts w:ascii="Times New Roman" w:hAnsi="Times New Roman" w:cs="Times New Roman"/>
        </w:rPr>
      </w:pPr>
      <w:r w:rsidRPr="00371E6A">
        <w:t>34.</w:t>
      </w:r>
      <w:r w:rsidRPr="00371E6A">
        <w:tab/>
      </w:r>
      <w:r w:rsidRPr="00371E6A">
        <w:rPr>
          <w:rFonts w:ascii="Times New Roman" w:hAnsi="Times New Roman" w:cs="Times New Roman"/>
        </w:rPr>
        <w:t xml:space="preserve">Han, E.J.; Kim, H.S.; </w:t>
      </w:r>
      <w:r w:rsidRPr="00371E6A">
        <w:rPr>
          <w:rFonts w:ascii="Times New Roman" w:hAnsi="Times New Roman" w:cs="Times New Roman"/>
          <w:b/>
        </w:rPr>
        <w:t>Sanjeewa, K.K.A.</w:t>
      </w:r>
      <w:r w:rsidRPr="00371E6A">
        <w:rPr>
          <w:rFonts w:ascii="Times New Roman" w:hAnsi="Times New Roman" w:cs="Times New Roman"/>
        </w:rPr>
        <w:t xml:space="preserve">; Jung, K.; Jee, Y.; Jeon, Y.J.; Fernando, I.P.S.; Ahn, G. </w:t>
      </w:r>
      <w:r w:rsidRPr="00371E6A">
        <w:rPr>
          <w:rFonts w:ascii="Times New Roman" w:hAnsi="Times New Roman" w:cs="Times New Roman"/>
          <w:i/>
        </w:rPr>
        <w:t>Sargassum horneri</w:t>
      </w:r>
      <w:r w:rsidRPr="00371E6A">
        <w:rPr>
          <w:rFonts w:ascii="Times New Roman" w:hAnsi="Times New Roman" w:cs="Times New Roman"/>
        </w:rPr>
        <w:t xml:space="preserve"> as a Functional Food Ameliorated IgE/BSA-Induced Mast Cell Activation and Passive Cutaneous Anaphylaxis in Mice. </w:t>
      </w:r>
      <w:r w:rsidRPr="00371E6A">
        <w:rPr>
          <w:rFonts w:ascii="Times New Roman" w:hAnsi="Times New Roman" w:cs="Times New Roman"/>
          <w:i/>
        </w:rPr>
        <w:t xml:space="preserve">Mar Drug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594, doi:</w:t>
      </w:r>
      <w:r w:rsidRPr="00371E6A">
        <w:rPr>
          <w:rFonts w:ascii="Times New Roman" w:hAnsi="Times New Roman" w:cs="Times New Roman"/>
          <w:b/>
        </w:rPr>
        <w:t>10.3390/md18120594</w:t>
      </w:r>
      <w:r w:rsidRPr="00371E6A">
        <w:rPr>
          <w:rFonts w:ascii="Times New Roman" w:hAnsi="Times New Roman" w:cs="Times New Roman"/>
        </w:rPr>
        <w:t>.</w:t>
      </w:r>
    </w:p>
    <w:p w14:paraId="62F65D23" w14:textId="77777777" w:rsidR="00371E6A" w:rsidRPr="00371E6A" w:rsidRDefault="00371E6A" w:rsidP="00371E6A">
      <w:pPr>
        <w:pStyle w:val="EndNoteBibliography"/>
        <w:spacing w:after="0"/>
        <w:ind w:left="720" w:hanging="720"/>
        <w:rPr>
          <w:rFonts w:ascii="Times New Roman" w:hAnsi="Times New Roman" w:cs="Times New Roman"/>
        </w:rPr>
      </w:pPr>
      <w:r w:rsidRPr="00371E6A">
        <w:t>35.</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Lee, H.G.; Kim, H.S.; Vaas, A.; De Silva, H.I.C.; Nanayakkara, C.M.; Abeytunga, D.T.U.; Lee, W.W.; Lee, D.S.; et al. Characterization and cytoprotective properties of</w:t>
      </w:r>
      <w:r w:rsidRPr="00371E6A">
        <w:rPr>
          <w:rFonts w:ascii="Times New Roman" w:hAnsi="Times New Roman" w:cs="Times New Roman"/>
          <w:i/>
        </w:rPr>
        <w:t xml:space="preserve"> Sargassum natans </w:t>
      </w:r>
      <w:r w:rsidRPr="00371E6A">
        <w:rPr>
          <w:rFonts w:ascii="Times New Roman" w:hAnsi="Times New Roman" w:cs="Times New Roman"/>
        </w:rPr>
        <w:t xml:space="preserve">fucoidan against urban aerosol-induced keratinocyte damage. </w:t>
      </w:r>
      <w:r w:rsidRPr="00371E6A">
        <w:rPr>
          <w:rFonts w:ascii="Times New Roman" w:hAnsi="Times New Roman" w:cs="Times New Roman"/>
          <w:i/>
        </w:rPr>
        <w:t xml:space="preserve">Int J Biol Macromol </w:t>
      </w:r>
      <w:r w:rsidRPr="00371E6A">
        <w:rPr>
          <w:rFonts w:ascii="Times New Roman" w:hAnsi="Times New Roman" w:cs="Times New Roman"/>
          <w:b/>
        </w:rPr>
        <w:t>2020</w:t>
      </w:r>
      <w:r w:rsidRPr="00371E6A">
        <w:rPr>
          <w:rFonts w:ascii="Times New Roman" w:hAnsi="Times New Roman" w:cs="Times New Roman"/>
        </w:rPr>
        <w:t>, doi:</w:t>
      </w:r>
      <w:r w:rsidRPr="00371E6A">
        <w:rPr>
          <w:rFonts w:ascii="Times New Roman" w:hAnsi="Times New Roman" w:cs="Times New Roman"/>
          <w:b/>
        </w:rPr>
        <w:t>10.1016/j.ijbiomac.2020.05.132</w:t>
      </w:r>
      <w:r w:rsidRPr="00371E6A">
        <w:rPr>
          <w:rFonts w:ascii="Times New Roman" w:hAnsi="Times New Roman" w:cs="Times New Roman"/>
        </w:rPr>
        <w:t>.</w:t>
      </w:r>
    </w:p>
    <w:p w14:paraId="0803FCB4" w14:textId="77777777" w:rsidR="00371E6A" w:rsidRPr="00371E6A" w:rsidRDefault="00371E6A" w:rsidP="00371E6A">
      <w:pPr>
        <w:pStyle w:val="EndNoteBibliography"/>
        <w:spacing w:after="0"/>
        <w:ind w:left="720" w:hanging="720"/>
        <w:rPr>
          <w:rFonts w:ascii="Times New Roman" w:hAnsi="Times New Roman" w:cs="Times New Roman"/>
        </w:rPr>
      </w:pPr>
      <w:r w:rsidRPr="00371E6A">
        <w:t>36.</w:t>
      </w:r>
      <w:r w:rsidRPr="00371E6A">
        <w:tab/>
      </w:r>
      <w:r w:rsidRPr="00371E6A">
        <w:rPr>
          <w:rFonts w:ascii="Times New Roman" w:hAnsi="Times New Roman" w:cs="Times New Roman"/>
        </w:rPr>
        <w:t xml:space="preserve">Han, E.J.; Kim, H.S.; </w:t>
      </w:r>
      <w:r w:rsidRPr="00371E6A">
        <w:rPr>
          <w:rFonts w:ascii="Times New Roman" w:hAnsi="Times New Roman" w:cs="Times New Roman"/>
          <w:b/>
        </w:rPr>
        <w:t>Sanjeewa, K.K.A.</w:t>
      </w:r>
      <w:r w:rsidRPr="00371E6A">
        <w:rPr>
          <w:rFonts w:ascii="Times New Roman" w:hAnsi="Times New Roman" w:cs="Times New Roman"/>
        </w:rPr>
        <w:t xml:space="preserve">; Herath, K.; Jeon, Y.J.; Jee, Y.; Lee, J.; Kim, T.; Shim, S.Y.; Ahn, G. Eckol from </w:t>
      </w:r>
      <w:r w:rsidRPr="00371E6A">
        <w:rPr>
          <w:rFonts w:ascii="Times New Roman" w:hAnsi="Times New Roman" w:cs="Times New Roman"/>
          <w:i/>
        </w:rPr>
        <w:t>Ecklonia cava</w:t>
      </w:r>
      <w:r w:rsidRPr="00371E6A">
        <w:rPr>
          <w:rFonts w:ascii="Times New Roman" w:hAnsi="Times New Roman" w:cs="Times New Roman"/>
        </w:rPr>
        <w:t xml:space="preserve"> Suppresses Immunoglobulin E-mediated Mast Cell Activation and Passive Cutaneous Anaphylaxis in Mice (Running Title: Anti-Allergic Activity of Ecklonia cava). </w:t>
      </w:r>
      <w:r w:rsidRPr="00371E6A">
        <w:rPr>
          <w:rFonts w:ascii="Times New Roman" w:hAnsi="Times New Roman" w:cs="Times New Roman"/>
          <w:i/>
        </w:rPr>
        <w:t xml:space="preserve">Nutrient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2</w:t>
      </w:r>
      <w:r w:rsidRPr="00371E6A">
        <w:rPr>
          <w:rFonts w:ascii="Times New Roman" w:hAnsi="Times New Roman" w:cs="Times New Roman"/>
        </w:rPr>
        <w:t>, 1361, doi:</w:t>
      </w:r>
      <w:r w:rsidRPr="00371E6A">
        <w:rPr>
          <w:rFonts w:ascii="Times New Roman" w:hAnsi="Times New Roman" w:cs="Times New Roman"/>
          <w:b/>
        </w:rPr>
        <w:t>10.3390/nu12051361</w:t>
      </w:r>
      <w:r w:rsidRPr="00371E6A">
        <w:rPr>
          <w:rFonts w:ascii="Times New Roman" w:hAnsi="Times New Roman" w:cs="Times New Roman"/>
        </w:rPr>
        <w:t>.</w:t>
      </w:r>
    </w:p>
    <w:p w14:paraId="30F3F638" w14:textId="77777777" w:rsidR="00371E6A" w:rsidRPr="00371E6A" w:rsidRDefault="00371E6A" w:rsidP="00371E6A">
      <w:pPr>
        <w:pStyle w:val="EndNoteBibliography"/>
        <w:spacing w:after="0"/>
        <w:ind w:left="720" w:hanging="720"/>
        <w:rPr>
          <w:rFonts w:ascii="Times New Roman" w:hAnsi="Times New Roman" w:cs="Times New Roman"/>
        </w:rPr>
      </w:pPr>
      <w:r w:rsidRPr="00371E6A">
        <w:t>37.</w:t>
      </w:r>
      <w:r w:rsidRPr="00371E6A">
        <w:tab/>
      </w:r>
      <w:r w:rsidRPr="00371E6A">
        <w:rPr>
          <w:rFonts w:ascii="Times New Roman" w:hAnsi="Times New Roman" w:cs="Times New Roman"/>
          <w:b/>
        </w:rPr>
        <w:t>Sanjeewa, K.K.A.</w:t>
      </w:r>
      <w:r w:rsidRPr="00371E6A">
        <w:rPr>
          <w:rFonts w:ascii="Times New Roman" w:hAnsi="Times New Roman" w:cs="Times New Roman"/>
        </w:rPr>
        <w:t xml:space="preserve">; Nagahawatta, D.P.; Yang, H.W.; Oh, J.Y.; Jayawardena, T.U.; Jeon, Y.J.; De Zoysa, M.; Whang, I.; Ryu, B. Octominin Inhibits LPS-Induced Chemokine and Pro-inflammatory Cytokine Secretion from RAW 264.7 Macrophages via Blocking TLRs/NF-κB Signal Transduction. </w:t>
      </w:r>
      <w:r w:rsidRPr="00371E6A">
        <w:rPr>
          <w:rFonts w:ascii="Times New Roman" w:hAnsi="Times New Roman" w:cs="Times New Roman"/>
          <w:i/>
        </w:rPr>
        <w:t xml:space="preserve">Biomolecule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0</w:t>
      </w:r>
      <w:r w:rsidRPr="00371E6A">
        <w:rPr>
          <w:rFonts w:ascii="Times New Roman" w:hAnsi="Times New Roman" w:cs="Times New Roman"/>
        </w:rPr>
        <w:t>, 511, doi:</w:t>
      </w:r>
      <w:r w:rsidRPr="00371E6A">
        <w:rPr>
          <w:rFonts w:ascii="Times New Roman" w:hAnsi="Times New Roman" w:cs="Times New Roman"/>
          <w:b/>
        </w:rPr>
        <w:t>10.3390/biom10040511</w:t>
      </w:r>
      <w:r w:rsidRPr="00371E6A">
        <w:rPr>
          <w:rFonts w:ascii="Times New Roman" w:hAnsi="Times New Roman" w:cs="Times New Roman"/>
        </w:rPr>
        <w:t>.</w:t>
      </w:r>
    </w:p>
    <w:p w14:paraId="55F484E1" w14:textId="77777777" w:rsidR="00371E6A" w:rsidRPr="00371E6A" w:rsidRDefault="00371E6A" w:rsidP="00371E6A">
      <w:pPr>
        <w:pStyle w:val="EndNoteBibliography"/>
        <w:spacing w:after="0"/>
        <w:ind w:left="720" w:hanging="720"/>
        <w:rPr>
          <w:rFonts w:ascii="Times New Roman" w:hAnsi="Times New Roman" w:cs="Times New Roman"/>
        </w:rPr>
      </w:pPr>
      <w:r w:rsidRPr="00371E6A">
        <w:t>38.</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ayawardena, T.U.; Kim, S.Y.; Lee, H.G.; Je, J.G.; Jee, Y.; Jeon, Y.J. </w:t>
      </w:r>
      <w:r w:rsidRPr="00371E6A">
        <w:rPr>
          <w:rFonts w:ascii="Times New Roman" w:hAnsi="Times New Roman" w:cs="Times New Roman"/>
          <w:i/>
        </w:rPr>
        <w:t xml:space="preserve">Sargassum horneri </w:t>
      </w:r>
      <w:r w:rsidRPr="00371E6A">
        <w:rPr>
          <w:rFonts w:ascii="Times New Roman" w:hAnsi="Times New Roman" w:cs="Times New Roman"/>
        </w:rPr>
        <w:t xml:space="preserve">(Turner) inhibit urban particulate matter-induced inflammation in MH-S lung macrophages via blocking TLRs mediated NF-kappaB and MAPK activation. </w:t>
      </w:r>
      <w:r w:rsidRPr="00371E6A">
        <w:rPr>
          <w:rFonts w:ascii="Times New Roman" w:hAnsi="Times New Roman" w:cs="Times New Roman"/>
          <w:i/>
        </w:rPr>
        <w:t xml:space="preserve">J Ethnopharmacol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249</w:t>
      </w:r>
      <w:r w:rsidRPr="00371E6A">
        <w:rPr>
          <w:rFonts w:ascii="Times New Roman" w:hAnsi="Times New Roman" w:cs="Times New Roman"/>
        </w:rPr>
        <w:t>, 112363, doi:</w:t>
      </w:r>
      <w:r w:rsidRPr="00371E6A">
        <w:rPr>
          <w:rFonts w:ascii="Times New Roman" w:hAnsi="Times New Roman" w:cs="Times New Roman"/>
          <w:b/>
        </w:rPr>
        <w:t>10.1016/j.jep.2019.112363</w:t>
      </w:r>
      <w:r w:rsidRPr="00371E6A">
        <w:rPr>
          <w:rFonts w:ascii="Times New Roman" w:hAnsi="Times New Roman" w:cs="Times New Roman"/>
        </w:rPr>
        <w:t>.</w:t>
      </w:r>
    </w:p>
    <w:p w14:paraId="1D4FA4EA" w14:textId="77777777" w:rsidR="00371E6A" w:rsidRPr="00371E6A" w:rsidRDefault="00371E6A" w:rsidP="00371E6A">
      <w:pPr>
        <w:pStyle w:val="EndNoteBibliography"/>
        <w:spacing w:after="0"/>
        <w:ind w:left="720" w:hanging="720"/>
        <w:rPr>
          <w:rFonts w:ascii="Times New Roman" w:hAnsi="Times New Roman" w:cs="Times New Roman"/>
        </w:rPr>
      </w:pPr>
      <w:r w:rsidRPr="00371E6A">
        <w:t>39.</w:t>
      </w:r>
      <w:r w:rsidRPr="00371E6A">
        <w:tab/>
      </w:r>
      <w:r w:rsidRPr="00371E6A">
        <w:rPr>
          <w:rFonts w:ascii="Times New Roman" w:hAnsi="Times New Roman" w:cs="Times New Roman"/>
        </w:rPr>
        <w:t xml:space="preserve">Jayawardena, T.U.; </w:t>
      </w:r>
      <w:r w:rsidRPr="00371E6A">
        <w:rPr>
          <w:rFonts w:ascii="Times New Roman" w:hAnsi="Times New Roman" w:cs="Times New Roman"/>
          <w:b/>
        </w:rPr>
        <w:t>Sanjeewa, K.K.A.</w:t>
      </w:r>
      <w:r w:rsidRPr="00371E6A">
        <w:rPr>
          <w:rFonts w:ascii="Times New Roman" w:hAnsi="Times New Roman" w:cs="Times New Roman"/>
        </w:rPr>
        <w:t xml:space="preserve">; Lee, H.G.; Nagahawatta, D.P.; Yang, H.W.; Kang, M.C.; Jeon, Y.J. Particulate Matter-Induced Inflammation/Oxidative Stress in Macrophages: Fucosterol from </w:t>
      </w:r>
      <w:r w:rsidRPr="00371E6A">
        <w:rPr>
          <w:rFonts w:ascii="Times New Roman" w:hAnsi="Times New Roman" w:cs="Times New Roman"/>
          <w:i/>
        </w:rPr>
        <w:t>Padina boryana</w:t>
      </w:r>
      <w:r w:rsidRPr="00371E6A">
        <w:rPr>
          <w:rFonts w:ascii="Times New Roman" w:hAnsi="Times New Roman" w:cs="Times New Roman"/>
        </w:rPr>
        <w:t xml:space="preserve"> as a Potent Protector, Activated via NF-kappaB/MAPK Pathways and Nrf2/HO-1 Involvement. </w:t>
      </w:r>
      <w:r w:rsidRPr="00371E6A">
        <w:rPr>
          <w:rFonts w:ascii="Times New Roman" w:hAnsi="Times New Roman" w:cs="Times New Roman"/>
          <w:i/>
        </w:rPr>
        <w:t xml:space="preserve">Mar Drug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628, doi:</w:t>
      </w:r>
      <w:r w:rsidRPr="00371E6A">
        <w:rPr>
          <w:rFonts w:ascii="Times New Roman" w:hAnsi="Times New Roman" w:cs="Times New Roman"/>
          <w:b/>
        </w:rPr>
        <w:t>10.3390/md18120628</w:t>
      </w:r>
      <w:r w:rsidRPr="00371E6A">
        <w:rPr>
          <w:rFonts w:ascii="Times New Roman" w:hAnsi="Times New Roman" w:cs="Times New Roman"/>
        </w:rPr>
        <w:t>.</w:t>
      </w:r>
    </w:p>
    <w:p w14:paraId="6F7E764B" w14:textId="77777777" w:rsidR="00371E6A" w:rsidRPr="00371E6A" w:rsidRDefault="00371E6A" w:rsidP="00371E6A">
      <w:pPr>
        <w:pStyle w:val="EndNoteBibliography"/>
        <w:spacing w:after="0"/>
        <w:ind w:left="720" w:hanging="720"/>
        <w:rPr>
          <w:rFonts w:ascii="Times New Roman" w:hAnsi="Times New Roman" w:cs="Times New Roman"/>
        </w:rPr>
      </w:pPr>
      <w:r w:rsidRPr="00371E6A">
        <w:t>40.</w:t>
      </w:r>
      <w:r w:rsidRPr="00371E6A">
        <w:tab/>
      </w:r>
      <w:r w:rsidRPr="00371E6A">
        <w:rPr>
          <w:rFonts w:ascii="Times New Roman" w:hAnsi="Times New Roman" w:cs="Times New Roman"/>
        </w:rPr>
        <w:t xml:space="preserve">Jayawardena, T.U.; </w:t>
      </w:r>
      <w:r w:rsidRPr="00371E6A">
        <w:rPr>
          <w:rFonts w:ascii="Times New Roman" w:hAnsi="Times New Roman" w:cs="Times New Roman"/>
          <w:b/>
        </w:rPr>
        <w:t>Sanjeewa, K.K.A.</w:t>
      </w:r>
      <w:r w:rsidRPr="00371E6A">
        <w:rPr>
          <w:rFonts w:ascii="Times New Roman" w:hAnsi="Times New Roman" w:cs="Times New Roman"/>
        </w:rPr>
        <w:t xml:space="preserve">; Wang, L.; Kim, W.S.; Lee, T.K.; Kim, Y.T.; Jeon, Y.J. Alginic Acid from Padina boryana Abate Particulate Matter-Induced Inflammatory Responses in Keratinocytes and Dermal Fibroblasts. </w:t>
      </w:r>
      <w:r w:rsidRPr="00371E6A">
        <w:rPr>
          <w:rFonts w:ascii="Times New Roman" w:hAnsi="Times New Roman" w:cs="Times New Roman"/>
          <w:i/>
        </w:rPr>
        <w:t xml:space="preserve">Molecule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25</w:t>
      </w:r>
      <w:r w:rsidRPr="00371E6A">
        <w:rPr>
          <w:rFonts w:ascii="Times New Roman" w:hAnsi="Times New Roman" w:cs="Times New Roman"/>
        </w:rPr>
        <w:t>, 5746-5746, doi:</w:t>
      </w:r>
      <w:r w:rsidRPr="00371E6A">
        <w:rPr>
          <w:rFonts w:ascii="Times New Roman" w:hAnsi="Times New Roman" w:cs="Times New Roman"/>
          <w:b/>
        </w:rPr>
        <w:t>10.3390/molecules25235746</w:t>
      </w:r>
      <w:r w:rsidRPr="00371E6A">
        <w:rPr>
          <w:rFonts w:ascii="Times New Roman" w:hAnsi="Times New Roman" w:cs="Times New Roman"/>
        </w:rPr>
        <w:t>.</w:t>
      </w:r>
    </w:p>
    <w:p w14:paraId="19905870" w14:textId="77777777" w:rsidR="00371E6A" w:rsidRPr="00371E6A" w:rsidRDefault="00371E6A" w:rsidP="00371E6A">
      <w:pPr>
        <w:pStyle w:val="EndNoteBibliography"/>
        <w:spacing w:after="0"/>
        <w:ind w:left="720" w:hanging="720"/>
        <w:rPr>
          <w:rFonts w:ascii="Times New Roman" w:hAnsi="Times New Roman" w:cs="Times New Roman"/>
        </w:rPr>
      </w:pPr>
      <w:r w:rsidRPr="00371E6A">
        <w:t>41.</w:t>
      </w:r>
      <w:r w:rsidRPr="00371E6A">
        <w:tab/>
      </w:r>
      <w:r w:rsidRPr="00371E6A">
        <w:rPr>
          <w:rFonts w:ascii="Times New Roman" w:hAnsi="Times New Roman" w:cs="Times New Roman"/>
        </w:rPr>
        <w:t xml:space="preserve">Wang, L.; Jayawardena, T.U.; Yang, H.W.; Lee, H.G.; Kang, M.C.; </w:t>
      </w:r>
      <w:r w:rsidRPr="00371E6A">
        <w:rPr>
          <w:rFonts w:ascii="Times New Roman" w:hAnsi="Times New Roman" w:cs="Times New Roman"/>
          <w:b/>
        </w:rPr>
        <w:t>Sanjeewa, K.K.A.</w:t>
      </w:r>
      <w:r w:rsidRPr="00371E6A">
        <w:rPr>
          <w:rFonts w:ascii="Times New Roman" w:hAnsi="Times New Roman" w:cs="Times New Roman"/>
        </w:rPr>
        <w:t>; Oh, J.Y.; Jeon, Y.J. Isolation, Characterization, and Antioxidant Activity Evaluation of a Fucoidan from an Enzymatic Digest of the Edible Seaweed,</w:t>
      </w:r>
      <w:r w:rsidRPr="00371E6A">
        <w:rPr>
          <w:rFonts w:ascii="Times New Roman" w:hAnsi="Times New Roman" w:cs="Times New Roman"/>
          <w:i/>
        </w:rPr>
        <w:t xml:space="preserve"> Hizikia fusiforme</w:t>
      </w:r>
      <w:r w:rsidRPr="00371E6A">
        <w:rPr>
          <w:rFonts w:ascii="Times New Roman" w:hAnsi="Times New Roman" w:cs="Times New Roman"/>
        </w:rPr>
        <w:t xml:space="preserve">. </w:t>
      </w:r>
      <w:r w:rsidRPr="00371E6A">
        <w:rPr>
          <w:rFonts w:ascii="Times New Roman" w:hAnsi="Times New Roman" w:cs="Times New Roman"/>
          <w:i/>
        </w:rPr>
        <w:t xml:space="preserve">Antioxidants (Basel)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9</w:t>
      </w:r>
      <w:r w:rsidRPr="00371E6A">
        <w:rPr>
          <w:rFonts w:ascii="Times New Roman" w:hAnsi="Times New Roman" w:cs="Times New Roman"/>
        </w:rPr>
        <w:t>, 363, doi:</w:t>
      </w:r>
      <w:r w:rsidRPr="00371E6A">
        <w:rPr>
          <w:rFonts w:ascii="Times New Roman" w:hAnsi="Times New Roman" w:cs="Times New Roman"/>
          <w:b/>
        </w:rPr>
        <w:t>10.3390/antiox9050363</w:t>
      </w:r>
      <w:r w:rsidRPr="00371E6A">
        <w:rPr>
          <w:rFonts w:ascii="Times New Roman" w:hAnsi="Times New Roman" w:cs="Times New Roman"/>
        </w:rPr>
        <w:t>.</w:t>
      </w:r>
    </w:p>
    <w:p w14:paraId="16DA2EEA" w14:textId="77777777" w:rsidR="00371E6A" w:rsidRPr="00371E6A" w:rsidRDefault="00371E6A" w:rsidP="00371E6A">
      <w:pPr>
        <w:pStyle w:val="EndNoteBibliography"/>
        <w:spacing w:after="0"/>
        <w:ind w:left="720" w:hanging="720"/>
        <w:rPr>
          <w:rFonts w:ascii="Times New Roman" w:hAnsi="Times New Roman" w:cs="Times New Roman"/>
        </w:rPr>
      </w:pPr>
      <w:r w:rsidRPr="00371E6A">
        <w:t>42.</w:t>
      </w:r>
      <w:r w:rsidRPr="00371E6A">
        <w:tab/>
      </w:r>
      <w:r w:rsidRPr="00371E6A">
        <w:rPr>
          <w:rFonts w:ascii="Times New Roman" w:hAnsi="Times New Roman" w:cs="Times New Roman"/>
        </w:rPr>
        <w:t xml:space="preserve">Jayawardena, T.U.; Wang, L.; </w:t>
      </w:r>
      <w:r w:rsidRPr="00371E6A">
        <w:rPr>
          <w:rFonts w:ascii="Times New Roman" w:hAnsi="Times New Roman" w:cs="Times New Roman"/>
          <w:b/>
        </w:rPr>
        <w:t>Sanjeewa, K.K.A.</w:t>
      </w:r>
      <w:r w:rsidRPr="00371E6A">
        <w:rPr>
          <w:rFonts w:ascii="Times New Roman" w:hAnsi="Times New Roman" w:cs="Times New Roman"/>
        </w:rPr>
        <w:t xml:space="preserve">; Kang, S.I.; Lee, J.S.; Jeon, Y.J. Antioxidant Potential of Sulfated Polysaccharides from </w:t>
      </w:r>
      <w:r w:rsidRPr="00371E6A">
        <w:rPr>
          <w:rFonts w:ascii="Times New Roman" w:hAnsi="Times New Roman" w:cs="Times New Roman"/>
          <w:i/>
        </w:rPr>
        <w:t>Padina boryana</w:t>
      </w:r>
      <w:r w:rsidRPr="00371E6A">
        <w:rPr>
          <w:rFonts w:ascii="Times New Roman" w:hAnsi="Times New Roman" w:cs="Times New Roman"/>
        </w:rPr>
        <w:t xml:space="preserve">; Protective Effect against Oxidative </w:t>
      </w:r>
      <w:r w:rsidRPr="00371E6A">
        <w:rPr>
          <w:rFonts w:ascii="Times New Roman" w:hAnsi="Times New Roman" w:cs="Times New Roman"/>
        </w:rPr>
        <w:lastRenderedPageBreak/>
        <w:t xml:space="preserve">Stress in In Vitro and In Vivo Zebrafish Model. </w:t>
      </w:r>
      <w:r w:rsidRPr="00371E6A">
        <w:rPr>
          <w:rFonts w:ascii="Times New Roman" w:hAnsi="Times New Roman" w:cs="Times New Roman"/>
          <w:i/>
        </w:rPr>
        <w:t xml:space="preserve">Mar Drug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1-9, doi:</w:t>
      </w:r>
      <w:r w:rsidRPr="00371E6A">
        <w:rPr>
          <w:rFonts w:ascii="Times New Roman" w:hAnsi="Times New Roman" w:cs="Times New Roman"/>
          <w:b/>
        </w:rPr>
        <w:t>10.3390/md18040212</w:t>
      </w:r>
      <w:r w:rsidRPr="00371E6A">
        <w:rPr>
          <w:rFonts w:ascii="Times New Roman" w:hAnsi="Times New Roman" w:cs="Times New Roman"/>
        </w:rPr>
        <w:t>.</w:t>
      </w:r>
    </w:p>
    <w:p w14:paraId="40CC0682" w14:textId="77777777" w:rsidR="00371E6A" w:rsidRPr="00371E6A" w:rsidRDefault="00371E6A" w:rsidP="00371E6A">
      <w:pPr>
        <w:pStyle w:val="EndNoteBibliography"/>
        <w:spacing w:after="0"/>
        <w:ind w:left="720" w:hanging="720"/>
        <w:rPr>
          <w:rFonts w:ascii="Times New Roman" w:hAnsi="Times New Roman" w:cs="Times New Roman"/>
        </w:rPr>
      </w:pPr>
      <w:r w:rsidRPr="00371E6A">
        <w:t>43.</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Lee, H.G.; Kim, H.S.; Vaas, A.; De Silva, H.I.C.; Nanayakkara, C.M.; Abeytunga, D.T.U.; Lee, D.S.; Lee, J.S.; et al. Fucoidan Purified from </w:t>
      </w:r>
      <w:r w:rsidRPr="00371E6A">
        <w:rPr>
          <w:rFonts w:ascii="Times New Roman" w:hAnsi="Times New Roman" w:cs="Times New Roman"/>
          <w:i/>
        </w:rPr>
        <w:t>Sargassum polycystum</w:t>
      </w:r>
      <w:r w:rsidRPr="00371E6A">
        <w:rPr>
          <w:rFonts w:ascii="Times New Roman" w:hAnsi="Times New Roman" w:cs="Times New Roman"/>
        </w:rPr>
        <w:t xml:space="preserve"> Induces Apoptosis through Mitochondria-Mediated Pathway in HL-60 and MCF-7 Cells. </w:t>
      </w:r>
      <w:r w:rsidRPr="00371E6A">
        <w:rPr>
          <w:rFonts w:ascii="Times New Roman" w:hAnsi="Times New Roman" w:cs="Times New Roman"/>
          <w:i/>
        </w:rPr>
        <w:t xml:space="preserve">Mar Drug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196, doi:</w:t>
      </w:r>
      <w:r w:rsidRPr="00371E6A">
        <w:rPr>
          <w:rFonts w:ascii="Times New Roman" w:hAnsi="Times New Roman" w:cs="Times New Roman"/>
          <w:b/>
        </w:rPr>
        <w:t>10.3390/md18040196</w:t>
      </w:r>
      <w:r w:rsidRPr="00371E6A">
        <w:rPr>
          <w:rFonts w:ascii="Times New Roman" w:hAnsi="Times New Roman" w:cs="Times New Roman"/>
        </w:rPr>
        <w:t>.</w:t>
      </w:r>
    </w:p>
    <w:p w14:paraId="16DB0006" w14:textId="77777777" w:rsidR="00371E6A" w:rsidRPr="00371E6A" w:rsidRDefault="00371E6A" w:rsidP="00371E6A">
      <w:pPr>
        <w:pStyle w:val="EndNoteBibliography"/>
        <w:spacing w:after="0"/>
        <w:ind w:left="720" w:hanging="720"/>
        <w:rPr>
          <w:rFonts w:ascii="Times New Roman" w:hAnsi="Times New Roman" w:cs="Times New Roman"/>
        </w:rPr>
      </w:pPr>
      <w:r w:rsidRPr="00371E6A">
        <w:t>44.</w:t>
      </w:r>
      <w:r w:rsidRPr="00371E6A">
        <w:tab/>
      </w:r>
      <w:r w:rsidRPr="00371E6A">
        <w:rPr>
          <w:rFonts w:ascii="Times New Roman" w:hAnsi="Times New Roman" w:cs="Times New Roman"/>
        </w:rPr>
        <w:t xml:space="preserve">Jayawardena, T.U.; </w:t>
      </w:r>
      <w:r w:rsidRPr="00371E6A">
        <w:rPr>
          <w:rFonts w:ascii="Times New Roman" w:hAnsi="Times New Roman" w:cs="Times New Roman"/>
          <w:b/>
        </w:rPr>
        <w:t>Sanjeewa, K.K.A.</w:t>
      </w:r>
      <w:r w:rsidRPr="00371E6A">
        <w:rPr>
          <w:rFonts w:ascii="Times New Roman" w:hAnsi="Times New Roman" w:cs="Times New Roman"/>
        </w:rPr>
        <w:t xml:space="preserve">; Kim, H.-S.; Lee, H.G.; Wang, L.; Lee, D.-S.; Jeon, Y.-J. </w:t>
      </w:r>
      <w:r w:rsidRPr="00371E6A">
        <w:rPr>
          <w:rFonts w:ascii="Times New Roman" w:hAnsi="Times New Roman" w:cs="Times New Roman"/>
          <w:i/>
        </w:rPr>
        <w:t>Padina boryana</w:t>
      </w:r>
      <w:r w:rsidRPr="00371E6A">
        <w:rPr>
          <w:rFonts w:ascii="Times New Roman" w:hAnsi="Times New Roman" w:cs="Times New Roman"/>
        </w:rPr>
        <w:t xml:space="preserve">, a brown alga from the Maldives: inhibition of α-MSH-stimulated melanogenesis via the activation of ERK in B16F10 cells. </w:t>
      </w:r>
      <w:r w:rsidRPr="00371E6A">
        <w:rPr>
          <w:rFonts w:ascii="Times New Roman" w:hAnsi="Times New Roman" w:cs="Times New Roman"/>
          <w:i/>
        </w:rPr>
        <w:t xml:space="preserve">Fisheries and Aquatic Sciences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23</w:t>
      </w:r>
      <w:r w:rsidRPr="00371E6A">
        <w:rPr>
          <w:rFonts w:ascii="Times New Roman" w:hAnsi="Times New Roman" w:cs="Times New Roman"/>
        </w:rPr>
        <w:t>, 8, doi:</w:t>
      </w:r>
      <w:r w:rsidRPr="00371E6A">
        <w:rPr>
          <w:rFonts w:ascii="Times New Roman" w:hAnsi="Times New Roman" w:cs="Times New Roman"/>
          <w:b/>
        </w:rPr>
        <w:t>10.1186/s41240-020-00154-x</w:t>
      </w:r>
      <w:r w:rsidRPr="00371E6A">
        <w:rPr>
          <w:rFonts w:ascii="Times New Roman" w:hAnsi="Times New Roman" w:cs="Times New Roman"/>
        </w:rPr>
        <w:t>.</w:t>
      </w:r>
    </w:p>
    <w:p w14:paraId="6D51456E" w14:textId="77777777" w:rsidR="00371E6A" w:rsidRPr="00371E6A" w:rsidRDefault="00371E6A" w:rsidP="00371E6A">
      <w:pPr>
        <w:pStyle w:val="EndNoteBibliography"/>
        <w:spacing w:after="0"/>
        <w:ind w:left="720" w:hanging="720"/>
        <w:rPr>
          <w:rFonts w:ascii="Times New Roman" w:hAnsi="Times New Roman" w:cs="Times New Roman"/>
        </w:rPr>
      </w:pPr>
      <w:r w:rsidRPr="00371E6A">
        <w:t>45.</w:t>
      </w:r>
      <w:r w:rsidRPr="00371E6A">
        <w:tab/>
      </w:r>
      <w:r w:rsidRPr="00371E6A">
        <w:rPr>
          <w:rFonts w:ascii="Times New Roman" w:hAnsi="Times New Roman" w:cs="Times New Roman"/>
        </w:rPr>
        <w:t xml:space="preserve">Kim, H.S.; Han, E.J.; Fernando, I.P.S.; </w:t>
      </w:r>
      <w:r w:rsidRPr="00371E6A">
        <w:rPr>
          <w:rFonts w:ascii="Times New Roman" w:hAnsi="Times New Roman" w:cs="Times New Roman"/>
          <w:b/>
        </w:rPr>
        <w:t>Sanjeewa, K.K.A.</w:t>
      </w:r>
      <w:r w:rsidRPr="00371E6A">
        <w:rPr>
          <w:rFonts w:ascii="Times New Roman" w:hAnsi="Times New Roman" w:cs="Times New Roman"/>
        </w:rPr>
        <w:t xml:space="preserve">; Jayawardena, T.U.; Kim, H.J.; Jee, Y.; Kang, S.H.; Jang, J.H.; Jang, J.-P.; et al. Anti-allergy effect of mojabanchromanol isolated from </w:t>
      </w:r>
      <w:r w:rsidRPr="00371E6A">
        <w:rPr>
          <w:rFonts w:ascii="Times New Roman" w:hAnsi="Times New Roman" w:cs="Times New Roman"/>
          <w:i/>
        </w:rPr>
        <w:t>Sargassum horneri</w:t>
      </w:r>
      <w:r w:rsidRPr="00371E6A">
        <w:rPr>
          <w:rFonts w:ascii="Times New Roman" w:hAnsi="Times New Roman" w:cs="Times New Roman"/>
        </w:rPr>
        <w:t xml:space="preserve"> in bone marrow-derived cultured mast cells. </w:t>
      </w:r>
      <w:r w:rsidRPr="00371E6A">
        <w:rPr>
          <w:rFonts w:ascii="Times New Roman" w:hAnsi="Times New Roman" w:cs="Times New Roman"/>
          <w:i/>
        </w:rPr>
        <w:t xml:space="preserve">Algal Research </w:t>
      </w:r>
      <w:r w:rsidRPr="00371E6A">
        <w:rPr>
          <w:rFonts w:ascii="Times New Roman" w:hAnsi="Times New Roman" w:cs="Times New Roman"/>
          <w:b/>
        </w:rPr>
        <w:t>2020</w:t>
      </w:r>
      <w:r w:rsidRPr="00371E6A">
        <w:rPr>
          <w:rFonts w:ascii="Times New Roman" w:hAnsi="Times New Roman" w:cs="Times New Roman"/>
        </w:rPr>
        <w:t xml:space="preserve">, </w:t>
      </w:r>
      <w:r w:rsidRPr="00371E6A">
        <w:rPr>
          <w:rFonts w:ascii="Times New Roman" w:hAnsi="Times New Roman" w:cs="Times New Roman"/>
          <w:i/>
        </w:rPr>
        <w:t>48</w:t>
      </w:r>
      <w:r w:rsidRPr="00371E6A">
        <w:rPr>
          <w:rFonts w:ascii="Times New Roman" w:hAnsi="Times New Roman" w:cs="Times New Roman"/>
        </w:rPr>
        <w:t>, 101898, doi:</w:t>
      </w:r>
      <w:r w:rsidRPr="00371E6A">
        <w:rPr>
          <w:rFonts w:ascii="Times New Roman" w:hAnsi="Times New Roman" w:cs="Times New Roman"/>
          <w:b/>
        </w:rPr>
        <w:t>10.1016/j.algal.2020.101898</w:t>
      </w:r>
      <w:r w:rsidRPr="00371E6A">
        <w:rPr>
          <w:rFonts w:ascii="Times New Roman" w:hAnsi="Times New Roman" w:cs="Times New Roman"/>
        </w:rPr>
        <w:t>.</w:t>
      </w:r>
    </w:p>
    <w:p w14:paraId="5D6D09D3" w14:textId="77777777" w:rsidR="00371E6A" w:rsidRPr="00371E6A" w:rsidRDefault="00371E6A" w:rsidP="00371E6A">
      <w:pPr>
        <w:pStyle w:val="EndNoteBibliography"/>
        <w:spacing w:after="0"/>
        <w:ind w:left="720" w:hanging="720"/>
        <w:rPr>
          <w:rFonts w:ascii="Times New Roman" w:hAnsi="Times New Roman" w:cs="Times New Roman"/>
        </w:rPr>
      </w:pPr>
      <w:r w:rsidRPr="00371E6A">
        <w:t>46.</w:t>
      </w:r>
      <w:r w:rsidRPr="00371E6A">
        <w:tab/>
      </w:r>
      <w:r w:rsidRPr="00371E6A">
        <w:rPr>
          <w:rFonts w:ascii="Times New Roman" w:hAnsi="Times New Roman" w:cs="Times New Roman"/>
          <w:b/>
        </w:rPr>
        <w:t>Sanjeewa, K.K.A.</w:t>
      </w:r>
      <w:r w:rsidRPr="00371E6A">
        <w:rPr>
          <w:rFonts w:ascii="Times New Roman" w:hAnsi="Times New Roman" w:cs="Times New Roman"/>
        </w:rPr>
        <w:t xml:space="preserve">; Fernando, I.P.S.; Kim, H.S.; Jayawardena, T.U.; Ryu, B.; Yang, H.W.; Ahn, G.; Lee, W.; Jeon, Y.J. Dieckol: an algal polyphenol attenuates urban fine dust-induced inflammation in RAW 264.7 cells via the activation of anti-inflammatory and antioxidant signaling pathways. </w:t>
      </w:r>
      <w:r w:rsidRPr="00371E6A">
        <w:rPr>
          <w:rFonts w:ascii="Times New Roman" w:hAnsi="Times New Roman" w:cs="Times New Roman"/>
          <w:i/>
        </w:rPr>
        <w:t xml:space="preserve">Journal of Applied Phycology </w:t>
      </w:r>
      <w:r w:rsidRPr="00371E6A">
        <w:rPr>
          <w:rFonts w:ascii="Times New Roman" w:hAnsi="Times New Roman" w:cs="Times New Roman"/>
          <w:b/>
        </w:rPr>
        <w:t>2019</w:t>
      </w:r>
      <w:r w:rsidRPr="00371E6A">
        <w:rPr>
          <w:rFonts w:ascii="Times New Roman" w:hAnsi="Times New Roman" w:cs="Times New Roman"/>
        </w:rPr>
        <w:t>, 1-10, doi:</w:t>
      </w:r>
      <w:r w:rsidRPr="00371E6A">
        <w:rPr>
          <w:rFonts w:ascii="Times New Roman" w:hAnsi="Times New Roman" w:cs="Times New Roman"/>
          <w:b/>
        </w:rPr>
        <w:t>10.1007/s10811-019-01964-w</w:t>
      </w:r>
      <w:r w:rsidRPr="00371E6A">
        <w:rPr>
          <w:rFonts w:ascii="Times New Roman" w:hAnsi="Times New Roman" w:cs="Times New Roman"/>
        </w:rPr>
        <w:t>.</w:t>
      </w:r>
    </w:p>
    <w:p w14:paraId="3ABBB83E" w14:textId="77777777" w:rsidR="00371E6A" w:rsidRPr="00371E6A" w:rsidRDefault="00371E6A" w:rsidP="00371E6A">
      <w:pPr>
        <w:pStyle w:val="EndNoteBibliography"/>
        <w:spacing w:after="0"/>
        <w:ind w:left="720" w:hanging="720"/>
        <w:rPr>
          <w:rFonts w:ascii="Times New Roman" w:hAnsi="Times New Roman" w:cs="Times New Roman"/>
        </w:rPr>
      </w:pPr>
      <w:r w:rsidRPr="00371E6A">
        <w:t>47.</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ayawardena, T.U.; Kim, H.S.; Kim, S.Y.; Shanura Fernando, I.P.; Wang, L.; Abetunga, D.T.U.; Kim, W.S.; Lee, D.S.; Jeon, Y.J. Fucoidan isolated from </w:t>
      </w:r>
      <w:r w:rsidRPr="00371E6A">
        <w:rPr>
          <w:rFonts w:ascii="Times New Roman" w:hAnsi="Times New Roman" w:cs="Times New Roman"/>
          <w:i/>
        </w:rPr>
        <w:t xml:space="preserve">Padina commersonii </w:t>
      </w:r>
      <w:r w:rsidRPr="00371E6A">
        <w:rPr>
          <w:rFonts w:ascii="Times New Roman" w:hAnsi="Times New Roman" w:cs="Times New Roman"/>
        </w:rPr>
        <w:t xml:space="preserve">inhibit LPS-induced inflammation in macrophages blocking TLR/NF-kappaB signal pathway. </w:t>
      </w:r>
      <w:r w:rsidRPr="00371E6A">
        <w:rPr>
          <w:rFonts w:ascii="Times New Roman" w:hAnsi="Times New Roman" w:cs="Times New Roman"/>
          <w:i/>
        </w:rPr>
        <w:t xml:space="preserve">Carbohydr Polym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224</w:t>
      </w:r>
      <w:r w:rsidRPr="00371E6A">
        <w:rPr>
          <w:rFonts w:ascii="Times New Roman" w:hAnsi="Times New Roman" w:cs="Times New Roman"/>
        </w:rPr>
        <w:t>, 115195, doi:</w:t>
      </w:r>
      <w:r w:rsidRPr="00371E6A">
        <w:rPr>
          <w:rFonts w:ascii="Times New Roman" w:hAnsi="Times New Roman" w:cs="Times New Roman"/>
          <w:b/>
        </w:rPr>
        <w:t>10.1016/j.carbpol.2019.115195</w:t>
      </w:r>
      <w:r w:rsidRPr="00371E6A">
        <w:rPr>
          <w:rFonts w:ascii="Times New Roman" w:hAnsi="Times New Roman" w:cs="Times New Roman"/>
        </w:rPr>
        <w:t>.</w:t>
      </w:r>
    </w:p>
    <w:p w14:paraId="5B1B951B" w14:textId="77777777" w:rsidR="00371E6A" w:rsidRPr="00371E6A" w:rsidRDefault="00371E6A" w:rsidP="00371E6A">
      <w:pPr>
        <w:pStyle w:val="EndNoteBibliography"/>
        <w:spacing w:after="0"/>
        <w:ind w:left="720" w:hanging="720"/>
        <w:rPr>
          <w:rFonts w:ascii="Times New Roman" w:hAnsi="Times New Roman" w:cs="Times New Roman"/>
        </w:rPr>
      </w:pPr>
      <w:r w:rsidRPr="00371E6A">
        <w:t>48.</w:t>
      </w:r>
      <w:r w:rsidRPr="00371E6A">
        <w:tab/>
      </w:r>
      <w:r w:rsidRPr="00371E6A">
        <w:rPr>
          <w:rFonts w:ascii="Times New Roman" w:hAnsi="Times New Roman" w:cs="Times New Roman"/>
        </w:rPr>
        <w:t xml:space="preserve">Jayawardena, T.U.; Fernando, I.P.S.; Lee, W.W.; </w:t>
      </w:r>
      <w:r w:rsidRPr="00371E6A">
        <w:rPr>
          <w:rFonts w:ascii="Times New Roman" w:hAnsi="Times New Roman" w:cs="Times New Roman"/>
          <w:b/>
        </w:rPr>
        <w:t>Sanjeewa, K.K.A.</w:t>
      </w:r>
      <w:r w:rsidRPr="00371E6A">
        <w:rPr>
          <w:rFonts w:ascii="Times New Roman" w:hAnsi="Times New Roman" w:cs="Times New Roman"/>
        </w:rPr>
        <w:t xml:space="preserve">; Kim, H.S.; Lee, D.S.; Jeon, Y.J. Isolation and purification of fucoidan fraction in </w:t>
      </w:r>
      <w:r w:rsidRPr="00371E6A">
        <w:rPr>
          <w:rFonts w:ascii="Times New Roman" w:hAnsi="Times New Roman" w:cs="Times New Roman"/>
          <w:i/>
        </w:rPr>
        <w:t xml:space="preserve">Turbinaria ornata </w:t>
      </w:r>
      <w:r w:rsidRPr="00371E6A">
        <w:rPr>
          <w:rFonts w:ascii="Times New Roman" w:hAnsi="Times New Roman" w:cs="Times New Roman"/>
        </w:rPr>
        <w:t xml:space="preserve">from the Maldives; Inflammation inhibitory potential under LPS stimulated conditions in in-vitro and in-vivo models. </w:t>
      </w:r>
      <w:r w:rsidRPr="00371E6A">
        <w:rPr>
          <w:rFonts w:ascii="Times New Roman" w:hAnsi="Times New Roman" w:cs="Times New Roman"/>
          <w:i/>
        </w:rPr>
        <w:t xml:space="preserve">Int J Biol Macromol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131</w:t>
      </w:r>
      <w:r w:rsidRPr="00371E6A">
        <w:rPr>
          <w:rFonts w:ascii="Times New Roman" w:hAnsi="Times New Roman" w:cs="Times New Roman"/>
        </w:rPr>
        <w:t>, 614-623, doi:</w:t>
      </w:r>
      <w:r w:rsidRPr="00371E6A">
        <w:rPr>
          <w:rFonts w:ascii="Times New Roman" w:hAnsi="Times New Roman" w:cs="Times New Roman"/>
          <w:b/>
        </w:rPr>
        <w:t>10.1016/j.ijbiomac.2019.03.105</w:t>
      </w:r>
      <w:r w:rsidRPr="00371E6A">
        <w:rPr>
          <w:rFonts w:ascii="Times New Roman" w:hAnsi="Times New Roman" w:cs="Times New Roman"/>
        </w:rPr>
        <w:t>.</w:t>
      </w:r>
    </w:p>
    <w:p w14:paraId="0D7DA940" w14:textId="77777777" w:rsidR="00371E6A" w:rsidRPr="00371E6A" w:rsidRDefault="00371E6A" w:rsidP="00371E6A">
      <w:pPr>
        <w:pStyle w:val="EndNoteBibliography"/>
        <w:spacing w:after="0"/>
        <w:ind w:left="720" w:hanging="720"/>
        <w:rPr>
          <w:rFonts w:ascii="Times New Roman" w:hAnsi="Times New Roman" w:cs="Times New Roman"/>
        </w:rPr>
      </w:pPr>
      <w:r w:rsidRPr="00371E6A">
        <w:t>49.</w:t>
      </w:r>
      <w:r w:rsidRPr="00371E6A">
        <w:tab/>
      </w:r>
      <w:r w:rsidRPr="00371E6A">
        <w:rPr>
          <w:rFonts w:ascii="Times New Roman" w:hAnsi="Times New Roman" w:cs="Times New Roman"/>
        </w:rPr>
        <w:t xml:space="preserve">Jayawardena, T.U.; Kim, H.S.; </w:t>
      </w:r>
      <w:r w:rsidRPr="00371E6A">
        <w:rPr>
          <w:rFonts w:ascii="Times New Roman" w:hAnsi="Times New Roman" w:cs="Times New Roman"/>
          <w:b/>
        </w:rPr>
        <w:t>Sanjeewa, K.K.A.</w:t>
      </w:r>
      <w:r w:rsidRPr="00371E6A">
        <w:rPr>
          <w:rFonts w:ascii="Times New Roman" w:hAnsi="Times New Roman" w:cs="Times New Roman"/>
        </w:rPr>
        <w:t xml:space="preserve">; Kim, S.Y.; Rho, J.R.; Jee, Y.; Ahn, G.; Jeon, Y.J. </w:t>
      </w:r>
      <w:r w:rsidRPr="00371E6A">
        <w:rPr>
          <w:rFonts w:ascii="Times New Roman" w:hAnsi="Times New Roman" w:cs="Times New Roman"/>
          <w:i/>
        </w:rPr>
        <w:t xml:space="preserve">Sargassum horneri </w:t>
      </w:r>
      <w:r w:rsidRPr="00371E6A">
        <w:rPr>
          <w:rFonts w:ascii="Times New Roman" w:hAnsi="Times New Roman" w:cs="Times New Roman"/>
        </w:rPr>
        <w:t xml:space="preserve">and isolated 6-hydroxy-4,4,7a-trimethyl-5,6,7,7a-tetrahydrobenzofuran-2(4H)-one (HTT); LPS-induced inflammation attenuation via suppressing NF-kappa B, MAPK and oxidative stress through Nrf2/HO-1 pathways in RAW 264.7 macrophages. </w:t>
      </w:r>
      <w:r w:rsidRPr="00371E6A">
        <w:rPr>
          <w:rFonts w:ascii="Times New Roman" w:hAnsi="Times New Roman" w:cs="Times New Roman"/>
          <w:i/>
        </w:rPr>
        <w:t xml:space="preserve">Algal Res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40</w:t>
      </w:r>
      <w:r w:rsidRPr="00371E6A">
        <w:rPr>
          <w:rFonts w:ascii="Times New Roman" w:hAnsi="Times New Roman" w:cs="Times New Roman"/>
        </w:rPr>
        <w:t>, 101513, doi:</w:t>
      </w:r>
      <w:r w:rsidRPr="00371E6A">
        <w:rPr>
          <w:rFonts w:ascii="Times New Roman" w:hAnsi="Times New Roman" w:cs="Times New Roman"/>
          <w:b/>
        </w:rPr>
        <w:t>10.1016/j.algal.2019.101513</w:t>
      </w:r>
      <w:r w:rsidRPr="00371E6A">
        <w:rPr>
          <w:rFonts w:ascii="Times New Roman" w:hAnsi="Times New Roman" w:cs="Times New Roman"/>
        </w:rPr>
        <w:t>.</w:t>
      </w:r>
    </w:p>
    <w:p w14:paraId="694CF048" w14:textId="77777777" w:rsidR="00371E6A" w:rsidRPr="00371E6A" w:rsidRDefault="00371E6A" w:rsidP="00371E6A">
      <w:pPr>
        <w:pStyle w:val="EndNoteBibliography"/>
        <w:spacing w:after="0"/>
        <w:ind w:left="720" w:hanging="720"/>
        <w:rPr>
          <w:rFonts w:ascii="Times New Roman" w:hAnsi="Times New Roman" w:cs="Times New Roman"/>
        </w:rPr>
      </w:pPr>
      <w:r w:rsidRPr="00371E6A">
        <w:t>50.</w:t>
      </w:r>
      <w:r w:rsidRPr="00371E6A">
        <w:tab/>
      </w:r>
      <w:r w:rsidRPr="00371E6A">
        <w:rPr>
          <w:rFonts w:ascii="Times New Roman" w:hAnsi="Times New Roman" w:cs="Times New Roman"/>
        </w:rPr>
        <w:t xml:space="preserve">Kim, H.S.; Kim, S.Y.; Fernando, I.P.S.; </w:t>
      </w:r>
      <w:r w:rsidRPr="00371E6A">
        <w:rPr>
          <w:rFonts w:ascii="Times New Roman" w:hAnsi="Times New Roman" w:cs="Times New Roman"/>
          <w:b/>
        </w:rPr>
        <w:t>Sanjeewa, K.K.A.</w:t>
      </w:r>
      <w:r w:rsidRPr="00371E6A">
        <w:rPr>
          <w:rFonts w:ascii="Times New Roman" w:hAnsi="Times New Roman" w:cs="Times New Roman"/>
        </w:rPr>
        <w:t>; Wang, L.; Lee, S.H.; Ko, S.C.; Kang, M.C.; Jayawardena, T.U.; Jeon, Y.J. Free radical scavenging activity of the peptide from the Alcalase hydrolysate of the edible aquacultural seahorse (</w:t>
      </w:r>
      <w:r w:rsidRPr="00371E6A">
        <w:rPr>
          <w:rFonts w:ascii="Times New Roman" w:hAnsi="Times New Roman" w:cs="Times New Roman"/>
          <w:i/>
        </w:rPr>
        <w:t>Hippocampus abdominalis</w:t>
      </w:r>
      <w:r w:rsidRPr="00371E6A">
        <w:rPr>
          <w:rFonts w:ascii="Times New Roman" w:hAnsi="Times New Roman" w:cs="Times New Roman"/>
        </w:rPr>
        <w:t xml:space="preserve">). </w:t>
      </w:r>
      <w:r w:rsidRPr="00371E6A">
        <w:rPr>
          <w:rFonts w:ascii="Times New Roman" w:hAnsi="Times New Roman" w:cs="Times New Roman"/>
          <w:i/>
        </w:rPr>
        <w:t xml:space="preserve">J Food Biochem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43</w:t>
      </w:r>
      <w:r w:rsidRPr="00371E6A">
        <w:rPr>
          <w:rFonts w:ascii="Times New Roman" w:hAnsi="Times New Roman" w:cs="Times New Roman"/>
        </w:rPr>
        <w:t>, e12833, doi:</w:t>
      </w:r>
      <w:r w:rsidRPr="00371E6A">
        <w:rPr>
          <w:rFonts w:ascii="Times New Roman" w:hAnsi="Times New Roman" w:cs="Times New Roman"/>
          <w:b/>
        </w:rPr>
        <w:t>10.1111/jfbc.12833</w:t>
      </w:r>
      <w:r w:rsidRPr="00371E6A">
        <w:rPr>
          <w:rFonts w:ascii="Times New Roman" w:hAnsi="Times New Roman" w:cs="Times New Roman"/>
        </w:rPr>
        <w:t>.</w:t>
      </w:r>
    </w:p>
    <w:p w14:paraId="30220FD9" w14:textId="77777777" w:rsidR="00371E6A" w:rsidRPr="00371E6A" w:rsidRDefault="00371E6A" w:rsidP="00371E6A">
      <w:pPr>
        <w:pStyle w:val="EndNoteBibliography"/>
        <w:spacing w:after="0"/>
        <w:ind w:left="720" w:hanging="720"/>
        <w:rPr>
          <w:rFonts w:ascii="Times New Roman" w:hAnsi="Times New Roman" w:cs="Times New Roman"/>
        </w:rPr>
      </w:pPr>
      <w:r w:rsidRPr="00371E6A">
        <w:t>51.</w:t>
      </w:r>
      <w:r w:rsidRPr="00371E6A">
        <w:tab/>
      </w:r>
      <w:r w:rsidRPr="00371E6A">
        <w:rPr>
          <w:rFonts w:ascii="Times New Roman" w:hAnsi="Times New Roman" w:cs="Times New Roman"/>
        </w:rPr>
        <w:t xml:space="preserve">Kim, H.S.; Je, J.G.; Ryu, B.; Kang, N.; Fernando, I.P.S.; Jayawardena, T.U.; </w:t>
      </w:r>
      <w:r w:rsidRPr="00371E6A">
        <w:rPr>
          <w:rFonts w:ascii="Times New Roman" w:hAnsi="Times New Roman" w:cs="Times New Roman"/>
          <w:b/>
        </w:rPr>
        <w:t>Sanjeewa, K.K.A.</w:t>
      </w:r>
      <w:r w:rsidRPr="00371E6A">
        <w:rPr>
          <w:rFonts w:ascii="Times New Roman" w:hAnsi="Times New Roman" w:cs="Times New Roman"/>
        </w:rPr>
        <w:t xml:space="preserve">; Oh, J.Y.; Lee, T.G.; Jeon, Y.J. Antioxidant and angiotensin-I converting enzyme inhibitory peptides from </w:t>
      </w:r>
      <w:r w:rsidRPr="00371E6A">
        <w:rPr>
          <w:rFonts w:ascii="Times New Roman" w:hAnsi="Times New Roman" w:cs="Times New Roman"/>
          <w:i/>
        </w:rPr>
        <w:t>Hippocampus abdominalis</w:t>
      </w:r>
      <w:r w:rsidRPr="00371E6A">
        <w:rPr>
          <w:rFonts w:ascii="Times New Roman" w:hAnsi="Times New Roman" w:cs="Times New Roman"/>
        </w:rPr>
        <w:t xml:space="preserve">. </w:t>
      </w:r>
      <w:r w:rsidRPr="00371E6A">
        <w:rPr>
          <w:rFonts w:ascii="Times New Roman" w:hAnsi="Times New Roman" w:cs="Times New Roman"/>
          <w:i/>
        </w:rPr>
        <w:t xml:space="preserve">Eur Food Res Technol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245</w:t>
      </w:r>
      <w:r w:rsidRPr="00371E6A">
        <w:rPr>
          <w:rFonts w:ascii="Times New Roman" w:hAnsi="Times New Roman" w:cs="Times New Roman"/>
        </w:rPr>
        <w:t>, 479-487, doi:</w:t>
      </w:r>
      <w:r w:rsidRPr="00371E6A">
        <w:rPr>
          <w:rFonts w:ascii="Times New Roman" w:hAnsi="Times New Roman" w:cs="Times New Roman"/>
          <w:b/>
        </w:rPr>
        <w:t>10.1007/s00217-018-3179-0</w:t>
      </w:r>
      <w:r w:rsidRPr="00371E6A">
        <w:rPr>
          <w:rFonts w:ascii="Times New Roman" w:hAnsi="Times New Roman" w:cs="Times New Roman"/>
        </w:rPr>
        <w:t>.</w:t>
      </w:r>
    </w:p>
    <w:p w14:paraId="488AB7C3" w14:textId="77777777" w:rsidR="00371E6A" w:rsidRPr="00371E6A" w:rsidRDefault="00371E6A" w:rsidP="00371E6A">
      <w:pPr>
        <w:pStyle w:val="EndNoteBibliography"/>
        <w:spacing w:after="0"/>
        <w:ind w:left="720" w:hanging="720"/>
        <w:rPr>
          <w:rFonts w:ascii="Times New Roman" w:hAnsi="Times New Roman" w:cs="Times New Roman"/>
        </w:rPr>
      </w:pPr>
      <w:r w:rsidRPr="00371E6A">
        <w:t>52.</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ayawardena, T.U.; Lee, H.G.; Herath, K.; Jee, Y.; Jeon, Y.J. The protective effect of Sargassum horneri against particulate matter-induced inflammation in lung tissues of an in vivo mouse asthma model. </w:t>
      </w:r>
      <w:r w:rsidRPr="00371E6A">
        <w:rPr>
          <w:rFonts w:ascii="Times New Roman" w:hAnsi="Times New Roman" w:cs="Times New Roman"/>
          <w:i/>
        </w:rPr>
        <w:t xml:space="preserve">Food Funct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10</w:t>
      </w:r>
      <w:r w:rsidRPr="00371E6A">
        <w:rPr>
          <w:rFonts w:ascii="Times New Roman" w:hAnsi="Times New Roman" w:cs="Times New Roman"/>
        </w:rPr>
        <w:t>, 7995-8004, doi:</w:t>
      </w:r>
      <w:r w:rsidRPr="00371E6A">
        <w:rPr>
          <w:rFonts w:ascii="Times New Roman" w:hAnsi="Times New Roman" w:cs="Times New Roman"/>
          <w:b/>
        </w:rPr>
        <w:t>10.1039/c9fo02068c</w:t>
      </w:r>
      <w:r w:rsidRPr="00371E6A">
        <w:rPr>
          <w:rFonts w:ascii="Times New Roman" w:hAnsi="Times New Roman" w:cs="Times New Roman"/>
        </w:rPr>
        <w:t>.</w:t>
      </w:r>
    </w:p>
    <w:p w14:paraId="3A2C2A69" w14:textId="77777777" w:rsidR="00371E6A" w:rsidRPr="00371E6A" w:rsidRDefault="00371E6A" w:rsidP="00371E6A">
      <w:pPr>
        <w:pStyle w:val="EndNoteBibliography"/>
        <w:spacing w:after="0"/>
        <w:ind w:left="720" w:hanging="720"/>
        <w:rPr>
          <w:rFonts w:ascii="Times New Roman" w:hAnsi="Times New Roman" w:cs="Times New Roman"/>
        </w:rPr>
      </w:pPr>
      <w:r w:rsidRPr="00371E6A">
        <w:t>53.</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ayawardena, T.U.; Kim, S.-Y.; Kim, H.-S.; Ahn, G.; Kim, J.; Jeon, Y.-J. Fucoidan isolated from invasive Sargassum horneri inhibit LPS-induced inflammation via blocking NF-κB and MAPK pathways. </w:t>
      </w:r>
      <w:r w:rsidRPr="00371E6A">
        <w:rPr>
          <w:rFonts w:ascii="Times New Roman" w:hAnsi="Times New Roman" w:cs="Times New Roman"/>
          <w:i/>
        </w:rPr>
        <w:t xml:space="preserve">Algal Research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41</w:t>
      </w:r>
      <w:r w:rsidRPr="00371E6A">
        <w:rPr>
          <w:rFonts w:ascii="Times New Roman" w:hAnsi="Times New Roman" w:cs="Times New Roman"/>
        </w:rPr>
        <w:t>, 101561, doi:</w:t>
      </w:r>
      <w:r w:rsidRPr="00371E6A">
        <w:rPr>
          <w:rFonts w:ascii="Times New Roman" w:hAnsi="Times New Roman" w:cs="Times New Roman"/>
          <w:b/>
        </w:rPr>
        <w:t>10.1016/j.algal.2019.101561</w:t>
      </w:r>
      <w:r w:rsidRPr="00371E6A">
        <w:rPr>
          <w:rFonts w:ascii="Times New Roman" w:hAnsi="Times New Roman" w:cs="Times New Roman"/>
        </w:rPr>
        <w:t>.</w:t>
      </w:r>
    </w:p>
    <w:p w14:paraId="38866D67" w14:textId="77777777" w:rsidR="00371E6A" w:rsidRPr="00371E6A" w:rsidRDefault="00371E6A" w:rsidP="00371E6A">
      <w:pPr>
        <w:pStyle w:val="EndNoteBibliography"/>
        <w:spacing w:after="0"/>
        <w:ind w:left="720" w:hanging="720"/>
        <w:rPr>
          <w:rFonts w:ascii="Times New Roman" w:hAnsi="Times New Roman" w:cs="Times New Roman"/>
        </w:rPr>
      </w:pPr>
      <w:r w:rsidRPr="00371E6A">
        <w:t>54.</w:t>
      </w:r>
      <w:r w:rsidRPr="00371E6A">
        <w:tab/>
      </w:r>
      <w:r w:rsidRPr="00371E6A">
        <w:rPr>
          <w:rFonts w:ascii="Times New Roman" w:hAnsi="Times New Roman" w:cs="Times New Roman"/>
          <w:b/>
        </w:rPr>
        <w:t>Sanjeewa, K.K.A.</w:t>
      </w:r>
      <w:r w:rsidRPr="00371E6A">
        <w:rPr>
          <w:rFonts w:ascii="Times New Roman" w:hAnsi="Times New Roman" w:cs="Times New Roman"/>
        </w:rPr>
        <w:t xml:space="preserve">; Fernando, I.P.S.; Kim, S.-Y.; Kim, W.-S.; Ahn, G.; Jee, Y.; Jeon, Y.J. </w:t>
      </w:r>
      <w:r w:rsidRPr="00371E6A">
        <w:rPr>
          <w:rFonts w:ascii="Times New Roman" w:hAnsi="Times New Roman" w:cs="Times New Roman"/>
          <w:i/>
        </w:rPr>
        <w:t>Ecklonia cava</w:t>
      </w:r>
      <w:r w:rsidRPr="00371E6A">
        <w:rPr>
          <w:rFonts w:ascii="Times New Roman" w:hAnsi="Times New Roman" w:cs="Times New Roman"/>
        </w:rPr>
        <w:t xml:space="preserve"> (Laminariales) and </w:t>
      </w:r>
      <w:r w:rsidRPr="00371E6A">
        <w:rPr>
          <w:rFonts w:ascii="Times New Roman" w:hAnsi="Times New Roman" w:cs="Times New Roman"/>
          <w:i/>
        </w:rPr>
        <w:t>Sargassum horneri</w:t>
      </w:r>
      <w:r w:rsidRPr="00371E6A">
        <w:rPr>
          <w:rFonts w:ascii="Times New Roman" w:hAnsi="Times New Roman" w:cs="Times New Roman"/>
        </w:rPr>
        <w:t xml:space="preserve"> (Fucales) synergistically inhibit the lipopolysaccharide-induced inflammation via blocking NF-κB and MAPK pathways. </w:t>
      </w:r>
      <w:r w:rsidRPr="00371E6A">
        <w:rPr>
          <w:rFonts w:ascii="Times New Roman" w:hAnsi="Times New Roman" w:cs="Times New Roman"/>
          <w:i/>
        </w:rPr>
        <w:t xml:space="preserve">Algae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34</w:t>
      </w:r>
      <w:r w:rsidRPr="00371E6A">
        <w:rPr>
          <w:rFonts w:ascii="Times New Roman" w:hAnsi="Times New Roman" w:cs="Times New Roman"/>
        </w:rPr>
        <w:t>, 45-56, doi:</w:t>
      </w:r>
      <w:r w:rsidRPr="00371E6A">
        <w:rPr>
          <w:rFonts w:ascii="Times New Roman" w:hAnsi="Times New Roman" w:cs="Times New Roman"/>
          <w:b/>
        </w:rPr>
        <w:t>10.4490/algae.2019.34.2.10</w:t>
      </w:r>
      <w:r w:rsidRPr="00371E6A">
        <w:rPr>
          <w:rFonts w:ascii="Times New Roman" w:hAnsi="Times New Roman" w:cs="Times New Roman"/>
        </w:rPr>
        <w:t>.</w:t>
      </w:r>
    </w:p>
    <w:p w14:paraId="4ABEC2D1" w14:textId="77777777" w:rsidR="00371E6A" w:rsidRPr="00371E6A" w:rsidRDefault="00371E6A" w:rsidP="00371E6A">
      <w:pPr>
        <w:pStyle w:val="EndNoteBibliography"/>
        <w:spacing w:after="0"/>
        <w:ind w:left="720" w:hanging="720"/>
        <w:rPr>
          <w:rFonts w:ascii="Times New Roman" w:hAnsi="Times New Roman" w:cs="Times New Roman"/>
        </w:rPr>
      </w:pPr>
      <w:r w:rsidRPr="00371E6A">
        <w:lastRenderedPageBreak/>
        <w:t>55.</w:t>
      </w:r>
      <w:r w:rsidRPr="00371E6A">
        <w:tab/>
      </w:r>
      <w:r w:rsidRPr="00371E6A">
        <w:rPr>
          <w:rFonts w:ascii="Times New Roman" w:hAnsi="Times New Roman" w:cs="Times New Roman"/>
          <w:b/>
        </w:rPr>
        <w:t>Sanjeewa, K.K.A.</w:t>
      </w:r>
      <w:r w:rsidRPr="00371E6A">
        <w:rPr>
          <w:rFonts w:ascii="Times New Roman" w:hAnsi="Times New Roman" w:cs="Times New Roman"/>
        </w:rPr>
        <w:t xml:space="preserve">; Jayawardena, T.U.; Kim, H.S.; Kim, S.Y.; Ahn, G.; Kim, H.J.; Fu, X.; Jee, Y.; Jeon, Y.J. Ethanol extract separated from </w:t>
      </w:r>
      <w:r w:rsidRPr="00371E6A">
        <w:rPr>
          <w:rFonts w:ascii="Times New Roman" w:hAnsi="Times New Roman" w:cs="Times New Roman"/>
          <w:i/>
        </w:rPr>
        <w:t>Sargassum horneri</w:t>
      </w:r>
      <w:r w:rsidRPr="00371E6A">
        <w:rPr>
          <w:rFonts w:ascii="Times New Roman" w:hAnsi="Times New Roman" w:cs="Times New Roman"/>
        </w:rPr>
        <w:t xml:space="preserve"> (Turner) abate LPS-induced inflammation in RAW 264.7 macrophages. </w:t>
      </w:r>
      <w:r w:rsidRPr="00371E6A">
        <w:rPr>
          <w:rFonts w:ascii="Times New Roman" w:hAnsi="Times New Roman" w:cs="Times New Roman"/>
          <w:i/>
        </w:rPr>
        <w:t xml:space="preserve">Fisheries and Aquatic Sciences </w:t>
      </w:r>
      <w:r w:rsidRPr="00371E6A">
        <w:rPr>
          <w:rFonts w:ascii="Times New Roman" w:hAnsi="Times New Roman" w:cs="Times New Roman"/>
          <w:b/>
        </w:rPr>
        <w:t>2019</w:t>
      </w:r>
      <w:r w:rsidRPr="00371E6A">
        <w:rPr>
          <w:rFonts w:ascii="Times New Roman" w:hAnsi="Times New Roman" w:cs="Times New Roman"/>
        </w:rPr>
        <w:t xml:space="preserve">, </w:t>
      </w:r>
      <w:r w:rsidRPr="00371E6A">
        <w:rPr>
          <w:rFonts w:ascii="Times New Roman" w:hAnsi="Times New Roman" w:cs="Times New Roman"/>
          <w:i/>
        </w:rPr>
        <w:t>22</w:t>
      </w:r>
      <w:r w:rsidRPr="00371E6A">
        <w:rPr>
          <w:rFonts w:ascii="Times New Roman" w:hAnsi="Times New Roman" w:cs="Times New Roman"/>
        </w:rPr>
        <w:t>, 6, doi:</w:t>
      </w:r>
      <w:r w:rsidRPr="00371E6A">
        <w:rPr>
          <w:rFonts w:ascii="Times New Roman" w:hAnsi="Times New Roman" w:cs="Times New Roman"/>
          <w:b/>
        </w:rPr>
        <w:t>10.1186/s41240-019-0121-8</w:t>
      </w:r>
      <w:r w:rsidRPr="00371E6A">
        <w:rPr>
          <w:rFonts w:ascii="Times New Roman" w:hAnsi="Times New Roman" w:cs="Times New Roman"/>
        </w:rPr>
        <w:t>.</w:t>
      </w:r>
    </w:p>
    <w:p w14:paraId="51864158" w14:textId="77777777" w:rsidR="00371E6A" w:rsidRPr="00371E6A" w:rsidRDefault="00371E6A" w:rsidP="00371E6A">
      <w:pPr>
        <w:pStyle w:val="EndNoteBibliography"/>
        <w:spacing w:after="0"/>
        <w:ind w:left="720" w:hanging="720"/>
        <w:rPr>
          <w:rFonts w:ascii="Times New Roman" w:hAnsi="Times New Roman" w:cs="Times New Roman"/>
        </w:rPr>
      </w:pPr>
      <w:r w:rsidRPr="00371E6A">
        <w:t>56.</w:t>
      </w:r>
      <w:r w:rsidRPr="00371E6A">
        <w:tab/>
      </w:r>
      <w:r w:rsidRPr="00371E6A">
        <w:rPr>
          <w:rFonts w:ascii="Times New Roman" w:hAnsi="Times New Roman" w:cs="Times New Roman"/>
        </w:rPr>
        <w:t xml:space="preserve">Fernando, I.P.S.; Jayawardena, T.U.; </w:t>
      </w:r>
      <w:r w:rsidRPr="00371E6A">
        <w:rPr>
          <w:rFonts w:ascii="Times New Roman" w:hAnsi="Times New Roman" w:cs="Times New Roman"/>
          <w:b/>
        </w:rPr>
        <w:t>Sanjeewa, K.K.A.</w:t>
      </w:r>
      <w:r w:rsidRPr="00371E6A">
        <w:rPr>
          <w:rFonts w:ascii="Times New Roman" w:hAnsi="Times New Roman" w:cs="Times New Roman"/>
        </w:rPr>
        <w:t xml:space="preserve">; Wang, L.; Jeon, Y.J.; Lee, W.W. Anti-inflammatory potential of alginic acid from </w:t>
      </w:r>
      <w:r w:rsidRPr="00371E6A">
        <w:rPr>
          <w:rFonts w:ascii="Times New Roman" w:hAnsi="Times New Roman" w:cs="Times New Roman"/>
          <w:i/>
        </w:rPr>
        <w:t xml:space="preserve">Sargassum horneri </w:t>
      </w:r>
      <w:r w:rsidRPr="00371E6A">
        <w:rPr>
          <w:rFonts w:ascii="Times New Roman" w:hAnsi="Times New Roman" w:cs="Times New Roman"/>
        </w:rPr>
        <w:t xml:space="preserve">against urban aerosol-induced inflammatory responses in keratinocytes and macrophages. </w:t>
      </w:r>
      <w:r w:rsidRPr="00371E6A">
        <w:rPr>
          <w:rFonts w:ascii="Times New Roman" w:hAnsi="Times New Roman" w:cs="Times New Roman"/>
          <w:i/>
        </w:rPr>
        <w:t xml:space="preserve">Ecotoxicol Environ Saf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160</w:t>
      </w:r>
      <w:r w:rsidRPr="00371E6A">
        <w:rPr>
          <w:rFonts w:ascii="Times New Roman" w:hAnsi="Times New Roman" w:cs="Times New Roman"/>
        </w:rPr>
        <w:t>, 24-31, doi:</w:t>
      </w:r>
      <w:r w:rsidRPr="00371E6A">
        <w:rPr>
          <w:rFonts w:ascii="Times New Roman" w:hAnsi="Times New Roman" w:cs="Times New Roman"/>
          <w:b/>
        </w:rPr>
        <w:t>10.1016/j.ecoenv.2018.05.024</w:t>
      </w:r>
      <w:r w:rsidRPr="00371E6A">
        <w:rPr>
          <w:rFonts w:ascii="Times New Roman" w:hAnsi="Times New Roman" w:cs="Times New Roman"/>
        </w:rPr>
        <w:t>.</w:t>
      </w:r>
    </w:p>
    <w:p w14:paraId="539F7B41" w14:textId="77777777" w:rsidR="00371E6A" w:rsidRPr="00371E6A" w:rsidRDefault="00371E6A" w:rsidP="00371E6A">
      <w:pPr>
        <w:pStyle w:val="EndNoteBibliography"/>
        <w:spacing w:after="0"/>
        <w:ind w:left="720" w:hanging="720"/>
        <w:rPr>
          <w:rFonts w:ascii="Times New Roman" w:hAnsi="Times New Roman" w:cs="Times New Roman"/>
        </w:rPr>
      </w:pPr>
      <w:r w:rsidRPr="00371E6A">
        <w:t>57.</w:t>
      </w:r>
      <w:r w:rsidRPr="00371E6A">
        <w:tab/>
      </w:r>
      <w:r w:rsidRPr="00371E6A">
        <w:rPr>
          <w:rFonts w:ascii="Times New Roman" w:hAnsi="Times New Roman" w:cs="Times New Roman"/>
        </w:rPr>
        <w:t xml:space="preserve">Jayawardena, T.U.; </w:t>
      </w:r>
      <w:r w:rsidRPr="00371E6A">
        <w:rPr>
          <w:rFonts w:ascii="Times New Roman" w:hAnsi="Times New Roman" w:cs="Times New Roman"/>
          <w:b/>
        </w:rPr>
        <w:t>Sanjeewa, K.K.A.</w:t>
      </w:r>
      <w:r w:rsidRPr="00371E6A">
        <w:rPr>
          <w:rFonts w:ascii="Times New Roman" w:hAnsi="Times New Roman" w:cs="Times New Roman"/>
        </w:rPr>
        <w:t xml:space="preserve">; Shanura Fernando, I.P.; Ryu, B.M.; Kang, M.C.; Jee, Y.; Lee, W.W.; Jeon, Y.J. </w:t>
      </w:r>
      <w:r w:rsidRPr="00371E6A">
        <w:rPr>
          <w:rFonts w:ascii="Times New Roman" w:hAnsi="Times New Roman" w:cs="Times New Roman"/>
          <w:i/>
        </w:rPr>
        <w:t xml:space="preserve">Sargassum horneri </w:t>
      </w:r>
      <w:r w:rsidRPr="00371E6A">
        <w:rPr>
          <w:rFonts w:ascii="Times New Roman" w:hAnsi="Times New Roman" w:cs="Times New Roman"/>
        </w:rPr>
        <w:t xml:space="preserve">(Turner) C. Agardh ethanol extract inhibits the fine dust inflammation response via activating Nrf2/HO-1 signaling in RAW 264.7 cells. </w:t>
      </w:r>
      <w:r w:rsidRPr="00371E6A">
        <w:rPr>
          <w:rFonts w:ascii="Times New Roman" w:hAnsi="Times New Roman" w:cs="Times New Roman"/>
          <w:i/>
        </w:rPr>
        <w:t xml:space="preserve">BMC Complement Altern Med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18</w:t>
      </w:r>
      <w:r w:rsidRPr="00371E6A">
        <w:rPr>
          <w:rFonts w:ascii="Times New Roman" w:hAnsi="Times New Roman" w:cs="Times New Roman"/>
        </w:rPr>
        <w:t>, 249, doi:</w:t>
      </w:r>
      <w:r w:rsidRPr="00371E6A">
        <w:rPr>
          <w:rFonts w:ascii="Times New Roman" w:hAnsi="Times New Roman" w:cs="Times New Roman"/>
          <w:b/>
        </w:rPr>
        <w:t>10.1186/s12906-018-2314-6</w:t>
      </w:r>
      <w:r w:rsidRPr="00371E6A">
        <w:rPr>
          <w:rFonts w:ascii="Times New Roman" w:hAnsi="Times New Roman" w:cs="Times New Roman"/>
        </w:rPr>
        <w:t>.</w:t>
      </w:r>
    </w:p>
    <w:p w14:paraId="3BE47644" w14:textId="77777777" w:rsidR="00371E6A" w:rsidRPr="00371E6A" w:rsidRDefault="00371E6A" w:rsidP="00371E6A">
      <w:pPr>
        <w:pStyle w:val="EndNoteBibliography"/>
        <w:spacing w:after="0"/>
        <w:ind w:left="720" w:hanging="720"/>
        <w:rPr>
          <w:rFonts w:ascii="Times New Roman" w:hAnsi="Times New Roman" w:cs="Times New Roman"/>
        </w:rPr>
      </w:pPr>
      <w:r w:rsidRPr="00371E6A">
        <w:t>58.</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Ann, Y.S.; Ko, C.I.; Lee, S.H.; Lee, W.W.; Jeon, Y.J. Apoptotic and antiproliferative effects of Stigmast-5-en-3-ol from </w:t>
      </w:r>
      <w:r w:rsidRPr="00371E6A">
        <w:rPr>
          <w:rFonts w:ascii="Times New Roman" w:hAnsi="Times New Roman" w:cs="Times New Roman"/>
          <w:i/>
        </w:rPr>
        <w:t>Dendronephthya gigantea</w:t>
      </w:r>
      <w:r w:rsidRPr="00371E6A">
        <w:rPr>
          <w:rFonts w:ascii="Times New Roman" w:hAnsi="Times New Roman" w:cs="Times New Roman"/>
        </w:rPr>
        <w:t xml:space="preserve"> on human leukemia HL-60 and human breast cancer MCF-7 cells. </w:t>
      </w:r>
      <w:r w:rsidRPr="00371E6A">
        <w:rPr>
          <w:rFonts w:ascii="Times New Roman" w:hAnsi="Times New Roman" w:cs="Times New Roman"/>
          <w:i/>
        </w:rPr>
        <w:t xml:space="preserve">Toxicol In Vitro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52</w:t>
      </w:r>
      <w:r w:rsidRPr="00371E6A">
        <w:rPr>
          <w:rFonts w:ascii="Times New Roman" w:hAnsi="Times New Roman" w:cs="Times New Roman"/>
        </w:rPr>
        <w:t>, 297-305, doi:</w:t>
      </w:r>
      <w:r w:rsidRPr="00371E6A">
        <w:rPr>
          <w:rFonts w:ascii="Times New Roman" w:hAnsi="Times New Roman" w:cs="Times New Roman"/>
          <w:b/>
        </w:rPr>
        <w:t>10.1016/j.tiv.2018.07.007</w:t>
      </w:r>
      <w:r w:rsidRPr="00371E6A">
        <w:rPr>
          <w:rFonts w:ascii="Times New Roman" w:hAnsi="Times New Roman" w:cs="Times New Roman"/>
        </w:rPr>
        <w:t>.</w:t>
      </w:r>
    </w:p>
    <w:p w14:paraId="6B6B7573" w14:textId="77777777" w:rsidR="00371E6A" w:rsidRPr="00371E6A" w:rsidRDefault="00371E6A" w:rsidP="00371E6A">
      <w:pPr>
        <w:pStyle w:val="EndNoteBibliography"/>
        <w:spacing w:after="0"/>
        <w:ind w:left="720" w:hanging="720"/>
        <w:rPr>
          <w:rFonts w:ascii="Times New Roman" w:hAnsi="Times New Roman" w:cs="Times New Roman"/>
        </w:rPr>
      </w:pPr>
      <w:r w:rsidRPr="00371E6A">
        <w:t>59.</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Kim, S.Y.; Lee, J.S.; Jeon, Y.J. Reduction of heavy metal (Pb2+) biosorption in zebrafish model using alginic acid purified from </w:t>
      </w:r>
      <w:r w:rsidRPr="00371E6A">
        <w:rPr>
          <w:rFonts w:ascii="Times New Roman" w:hAnsi="Times New Roman" w:cs="Times New Roman"/>
          <w:i/>
        </w:rPr>
        <w:t>Ecklonia cava</w:t>
      </w:r>
      <w:r w:rsidRPr="00371E6A">
        <w:rPr>
          <w:rFonts w:ascii="Times New Roman" w:hAnsi="Times New Roman" w:cs="Times New Roman"/>
        </w:rPr>
        <w:t xml:space="preserve"> and two of its synthetic derivatives. </w:t>
      </w:r>
      <w:r w:rsidRPr="00371E6A">
        <w:rPr>
          <w:rFonts w:ascii="Times New Roman" w:hAnsi="Times New Roman" w:cs="Times New Roman"/>
          <w:i/>
        </w:rPr>
        <w:t xml:space="preserve">International Journal of Biological Macromolecules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106</w:t>
      </w:r>
      <w:r w:rsidRPr="00371E6A">
        <w:rPr>
          <w:rFonts w:ascii="Times New Roman" w:hAnsi="Times New Roman" w:cs="Times New Roman"/>
        </w:rPr>
        <w:t>, 330-337, doi:</w:t>
      </w:r>
      <w:r w:rsidRPr="00371E6A">
        <w:rPr>
          <w:rFonts w:ascii="Times New Roman" w:hAnsi="Times New Roman" w:cs="Times New Roman"/>
          <w:b/>
        </w:rPr>
        <w:t>10.1016/j.ijbiomac.2017.08.027</w:t>
      </w:r>
      <w:r w:rsidRPr="00371E6A">
        <w:rPr>
          <w:rFonts w:ascii="Times New Roman" w:hAnsi="Times New Roman" w:cs="Times New Roman"/>
        </w:rPr>
        <w:t>.</w:t>
      </w:r>
    </w:p>
    <w:p w14:paraId="0446DE09" w14:textId="77777777" w:rsidR="00371E6A" w:rsidRPr="00371E6A" w:rsidRDefault="00371E6A" w:rsidP="00371E6A">
      <w:pPr>
        <w:pStyle w:val="EndNoteBibliography"/>
        <w:spacing w:after="0"/>
        <w:ind w:left="720" w:hanging="720"/>
        <w:rPr>
          <w:rFonts w:ascii="Times New Roman" w:hAnsi="Times New Roman" w:cs="Times New Roman"/>
        </w:rPr>
      </w:pPr>
      <w:r w:rsidRPr="00371E6A">
        <w:t>60.</w:t>
      </w:r>
      <w:r w:rsidRPr="00371E6A">
        <w:tab/>
      </w:r>
      <w:r w:rsidRPr="00371E6A">
        <w:rPr>
          <w:rFonts w:ascii="Times New Roman" w:hAnsi="Times New Roman" w:cs="Times New Roman"/>
          <w:b/>
        </w:rPr>
        <w:t>Sanjeewa, K.K.A.</w:t>
      </w:r>
      <w:r w:rsidRPr="00371E6A">
        <w:rPr>
          <w:rFonts w:ascii="Times New Roman" w:hAnsi="Times New Roman" w:cs="Times New Roman"/>
        </w:rPr>
        <w:t xml:space="preserve">; Fernando, I.P.S.; Kim, S.Y.; Kim, H.S.; Ahn, G.; Jee, Y.; Jeon, Y.J. In vitro and in vivo anti-inflammatory activities of high molecular weight sulfated polysaccharide; containing fucose separated from </w:t>
      </w:r>
      <w:r w:rsidRPr="00371E6A">
        <w:rPr>
          <w:rFonts w:ascii="Times New Roman" w:hAnsi="Times New Roman" w:cs="Times New Roman"/>
          <w:i/>
        </w:rPr>
        <w:t>Sargassum horneri</w:t>
      </w:r>
      <w:r w:rsidRPr="00371E6A">
        <w:rPr>
          <w:rFonts w:ascii="Times New Roman" w:hAnsi="Times New Roman" w:cs="Times New Roman"/>
        </w:rPr>
        <w:t xml:space="preserve">: Short communication. </w:t>
      </w:r>
      <w:r w:rsidRPr="00371E6A">
        <w:rPr>
          <w:rFonts w:ascii="Times New Roman" w:hAnsi="Times New Roman" w:cs="Times New Roman"/>
          <w:i/>
        </w:rPr>
        <w:t xml:space="preserve">Int J Biol Macromol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107</w:t>
      </w:r>
      <w:r w:rsidRPr="00371E6A">
        <w:rPr>
          <w:rFonts w:ascii="Times New Roman" w:hAnsi="Times New Roman" w:cs="Times New Roman"/>
        </w:rPr>
        <w:t>, 803-807, doi:</w:t>
      </w:r>
      <w:r w:rsidRPr="00371E6A">
        <w:rPr>
          <w:rFonts w:ascii="Times New Roman" w:hAnsi="Times New Roman" w:cs="Times New Roman"/>
          <w:b/>
        </w:rPr>
        <w:t>10.1016/j.ijbiomac.2017.09.050</w:t>
      </w:r>
      <w:r w:rsidRPr="00371E6A">
        <w:rPr>
          <w:rFonts w:ascii="Times New Roman" w:hAnsi="Times New Roman" w:cs="Times New Roman"/>
        </w:rPr>
        <w:t>.</w:t>
      </w:r>
    </w:p>
    <w:p w14:paraId="0B8211B4" w14:textId="77777777" w:rsidR="00371E6A" w:rsidRPr="00371E6A" w:rsidRDefault="00371E6A" w:rsidP="00371E6A">
      <w:pPr>
        <w:pStyle w:val="EndNoteBibliography"/>
        <w:spacing w:after="0"/>
        <w:ind w:left="720" w:hanging="720"/>
        <w:rPr>
          <w:rFonts w:ascii="Times New Roman" w:hAnsi="Times New Roman" w:cs="Times New Roman"/>
        </w:rPr>
      </w:pPr>
      <w:r w:rsidRPr="00371E6A">
        <w:t>61.</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Samarakoon, K.W.; Kim, H.S.; Gunasekara, U.K.D.S.S.; Park, Y.J.; Abeytunga, D.T.U.; Lee, W.W.; Jeon, Y.J. The potential of fucoidans from </w:t>
      </w:r>
      <w:r w:rsidRPr="00371E6A">
        <w:rPr>
          <w:rFonts w:ascii="Times New Roman" w:hAnsi="Times New Roman" w:cs="Times New Roman"/>
          <w:i/>
        </w:rPr>
        <w:t>Chnoospora minima</w:t>
      </w:r>
      <w:r w:rsidRPr="00371E6A">
        <w:rPr>
          <w:rFonts w:ascii="Times New Roman" w:hAnsi="Times New Roman" w:cs="Times New Roman"/>
        </w:rPr>
        <w:t xml:space="preserve"> and </w:t>
      </w:r>
      <w:r w:rsidRPr="00371E6A">
        <w:rPr>
          <w:rFonts w:ascii="Times New Roman" w:hAnsi="Times New Roman" w:cs="Times New Roman"/>
          <w:i/>
        </w:rPr>
        <w:t>Sargassum polycystum</w:t>
      </w:r>
      <w:r w:rsidRPr="00371E6A">
        <w:rPr>
          <w:rFonts w:ascii="Times New Roman" w:hAnsi="Times New Roman" w:cs="Times New Roman"/>
        </w:rPr>
        <w:t xml:space="preserve"> in cosmetics: antioxidant, anti-inflammatory, skin-whitening, and antiwrinkle activities. </w:t>
      </w:r>
      <w:r w:rsidRPr="00371E6A">
        <w:rPr>
          <w:rFonts w:ascii="Times New Roman" w:hAnsi="Times New Roman" w:cs="Times New Roman"/>
          <w:i/>
        </w:rPr>
        <w:t xml:space="preserve">Journal of Applied Phycology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30</w:t>
      </w:r>
      <w:r w:rsidRPr="00371E6A">
        <w:rPr>
          <w:rFonts w:ascii="Times New Roman" w:hAnsi="Times New Roman" w:cs="Times New Roman"/>
        </w:rPr>
        <w:t>, 3223-3232, doi:</w:t>
      </w:r>
      <w:r w:rsidRPr="00371E6A">
        <w:rPr>
          <w:rFonts w:ascii="Times New Roman" w:hAnsi="Times New Roman" w:cs="Times New Roman"/>
          <w:b/>
        </w:rPr>
        <w:t>10.1007/s10811-018-1415-4</w:t>
      </w:r>
      <w:r w:rsidRPr="00371E6A">
        <w:rPr>
          <w:rFonts w:ascii="Times New Roman" w:hAnsi="Times New Roman" w:cs="Times New Roman"/>
        </w:rPr>
        <w:t>.</w:t>
      </w:r>
    </w:p>
    <w:p w14:paraId="457594CD" w14:textId="77777777" w:rsidR="00371E6A" w:rsidRPr="00371E6A" w:rsidRDefault="00371E6A" w:rsidP="00371E6A">
      <w:pPr>
        <w:pStyle w:val="EndNoteBibliography"/>
        <w:spacing w:after="0"/>
        <w:ind w:left="720" w:hanging="720"/>
        <w:rPr>
          <w:rFonts w:ascii="Times New Roman" w:hAnsi="Times New Roman" w:cs="Times New Roman"/>
        </w:rPr>
      </w:pPr>
      <w:r w:rsidRPr="00371E6A">
        <w:t>62.</w:t>
      </w:r>
      <w:r w:rsidRPr="00371E6A">
        <w:tab/>
      </w:r>
      <w:r w:rsidRPr="00371E6A">
        <w:rPr>
          <w:rFonts w:ascii="Times New Roman" w:hAnsi="Times New Roman" w:cs="Times New Roman"/>
        </w:rPr>
        <w:t xml:space="preserve">Kim, H.S.; </w:t>
      </w:r>
      <w:r w:rsidRPr="00371E6A">
        <w:rPr>
          <w:rFonts w:ascii="Times New Roman" w:hAnsi="Times New Roman" w:cs="Times New Roman"/>
          <w:b/>
        </w:rPr>
        <w:t>Sanjeewa, K.K.A.</w:t>
      </w:r>
      <w:r w:rsidRPr="00371E6A">
        <w:rPr>
          <w:rFonts w:ascii="Times New Roman" w:hAnsi="Times New Roman" w:cs="Times New Roman"/>
        </w:rPr>
        <w:t xml:space="preserve">; Fernando, I.P.S.; Ryu, B.; Yang, H.W.; Ahn, G.; Kang, M.C.; Heo, S.T.; Je, J.G.; Jeon, Y.J. A comparative study of </w:t>
      </w:r>
      <w:r w:rsidRPr="00371E6A">
        <w:rPr>
          <w:rFonts w:ascii="Times New Roman" w:hAnsi="Times New Roman" w:cs="Times New Roman"/>
          <w:i/>
        </w:rPr>
        <w:t xml:space="preserve">Sargassum horneri </w:t>
      </w:r>
      <w:r w:rsidRPr="00371E6A">
        <w:rPr>
          <w:rFonts w:ascii="Times New Roman" w:hAnsi="Times New Roman" w:cs="Times New Roman"/>
        </w:rPr>
        <w:t xml:space="preserve">Korea and China strains collected along the coast of Jeju Island South Korea: its components and bioactive properties. </w:t>
      </w:r>
      <w:r w:rsidRPr="00371E6A">
        <w:rPr>
          <w:rFonts w:ascii="Times New Roman" w:hAnsi="Times New Roman" w:cs="Times New Roman"/>
          <w:i/>
        </w:rPr>
        <w:t xml:space="preserve">Algae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33</w:t>
      </w:r>
      <w:r w:rsidRPr="00371E6A">
        <w:rPr>
          <w:rFonts w:ascii="Times New Roman" w:hAnsi="Times New Roman" w:cs="Times New Roman"/>
        </w:rPr>
        <w:t>, 341-349, doi:</w:t>
      </w:r>
      <w:r w:rsidRPr="00371E6A">
        <w:rPr>
          <w:rFonts w:ascii="Times New Roman" w:hAnsi="Times New Roman" w:cs="Times New Roman"/>
          <w:b/>
        </w:rPr>
        <w:t>10.4490/algae.2018.33.11.15</w:t>
      </w:r>
      <w:r w:rsidRPr="00371E6A">
        <w:rPr>
          <w:rFonts w:ascii="Times New Roman" w:hAnsi="Times New Roman" w:cs="Times New Roman"/>
        </w:rPr>
        <w:t>.</w:t>
      </w:r>
    </w:p>
    <w:p w14:paraId="59DB69C6" w14:textId="77777777" w:rsidR="00371E6A" w:rsidRPr="00371E6A" w:rsidRDefault="00371E6A" w:rsidP="00371E6A">
      <w:pPr>
        <w:pStyle w:val="EndNoteBibliography"/>
        <w:spacing w:after="0"/>
        <w:ind w:left="720" w:hanging="720"/>
        <w:rPr>
          <w:rFonts w:ascii="Times New Roman" w:hAnsi="Times New Roman" w:cs="Times New Roman"/>
        </w:rPr>
      </w:pPr>
      <w:r w:rsidRPr="00371E6A">
        <w:t>63.</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Samarakoon, K.W.; Lee, W.W.; Kim, H.S.; Ranasinghe, P.; Gunasekara, U.K.D.S.S.; Jeon, Y.J. Antioxidant and anti-inflammatory functionality of ten Sri Lankan seaweed extracts obtained by carbohydrase assisted extraction. </w:t>
      </w:r>
      <w:r w:rsidRPr="00371E6A">
        <w:rPr>
          <w:rFonts w:ascii="Times New Roman" w:hAnsi="Times New Roman" w:cs="Times New Roman"/>
          <w:i/>
        </w:rPr>
        <w:t xml:space="preserve">Food Sci Biotechnol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27</w:t>
      </w:r>
      <w:r w:rsidRPr="00371E6A">
        <w:rPr>
          <w:rFonts w:ascii="Times New Roman" w:hAnsi="Times New Roman" w:cs="Times New Roman"/>
        </w:rPr>
        <w:t>, 1761-1769, doi:</w:t>
      </w:r>
      <w:r w:rsidRPr="00371E6A">
        <w:rPr>
          <w:rFonts w:ascii="Times New Roman" w:hAnsi="Times New Roman" w:cs="Times New Roman"/>
          <w:b/>
        </w:rPr>
        <w:t>10.1007/s10068-018-0406-1</w:t>
      </w:r>
      <w:r w:rsidRPr="00371E6A">
        <w:rPr>
          <w:rFonts w:ascii="Times New Roman" w:hAnsi="Times New Roman" w:cs="Times New Roman"/>
        </w:rPr>
        <w:t>.</w:t>
      </w:r>
    </w:p>
    <w:p w14:paraId="6B0C5AA9" w14:textId="77777777" w:rsidR="00371E6A" w:rsidRPr="00371E6A" w:rsidRDefault="00371E6A" w:rsidP="00371E6A">
      <w:pPr>
        <w:pStyle w:val="EndNoteBibliography"/>
        <w:spacing w:after="0"/>
        <w:ind w:left="720" w:hanging="720"/>
        <w:rPr>
          <w:rFonts w:ascii="Times New Roman" w:hAnsi="Times New Roman" w:cs="Times New Roman"/>
        </w:rPr>
      </w:pPr>
      <w:r w:rsidRPr="00371E6A">
        <w:t>64.</w:t>
      </w:r>
      <w:r w:rsidRPr="00371E6A">
        <w:tab/>
      </w:r>
      <w:r w:rsidRPr="00371E6A">
        <w:rPr>
          <w:rFonts w:ascii="Times New Roman" w:hAnsi="Times New Roman" w:cs="Times New Roman"/>
          <w:b/>
        </w:rPr>
        <w:t>Sanjeewa, K.K.A.</w:t>
      </w:r>
      <w:r w:rsidRPr="00371E6A">
        <w:rPr>
          <w:rFonts w:ascii="Times New Roman" w:hAnsi="Times New Roman" w:cs="Times New Roman"/>
        </w:rPr>
        <w:t xml:space="preserve">; Kang, N.; Ahn, G.; Jee, Y.; Kim, Y.T.; Jeon, Y.J. Bioactive potentials of sulfated polysaccharides isolated from brown seaweed Sargassum spp in related to human health applications: A review. </w:t>
      </w:r>
      <w:r w:rsidRPr="00371E6A">
        <w:rPr>
          <w:rFonts w:ascii="Times New Roman" w:hAnsi="Times New Roman" w:cs="Times New Roman"/>
          <w:i/>
        </w:rPr>
        <w:t xml:space="preserve">Food Hydrocolloid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81</w:t>
      </w:r>
      <w:r w:rsidRPr="00371E6A">
        <w:rPr>
          <w:rFonts w:ascii="Times New Roman" w:hAnsi="Times New Roman" w:cs="Times New Roman"/>
        </w:rPr>
        <w:t>, 200-208, doi:</w:t>
      </w:r>
      <w:r w:rsidRPr="00371E6A">
        <w:rPr>
          <w:rFonts w:ascii="Times New Roman" w:hAnsi="Times New Roman" w:cs="Times New Roman"/>
          <w:b/>
        </w:rPr>
        <w:t>10.1016/j.foodhyd.2018.02.040</w:t>
      </w:r>
      <w:r w:rsidRPr="00371E6A">
        <w:rPr>
          <w:rFonts w:ascii="Times New Roman" w:hAnsi="Times New Roman" w:cs="Times New Roman"/>
        </w:rPr>
        <w:t>.</w:t>
      </w:r>
    </w:p>
    <w:p w14:paraId="5558BEB5" w14:textId="77777777" w:rsidR="00371E6A" w:rsidRPr="00371E6A" w:rsidRDefault="00371E6A" w:rsidP="00371E6A">
      <w:pPr>
        <w:pStyle w:val="EndNoteBibliography"/>
        <w:spacing w:after="0"/>
        <w:ind w:left="720" w:hanging="720"/>
        <w:rPr>
          <w:rFonts w:ascii="Times New Roman" w:hAnsi="Times New Roman" w:cs="Times New Roman"/>
        </w:rPr>
      </w:pPr>
      <w:r w:rsidRPr="00371E6A">
        <w:t>65.</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Kim, H.S.; Wang, L.; Lee, W.W.; Jeon, Y.J. Apoptotic and antiproliferative properties of 3β-hydroxy-Delta5-steroidal congeners from a partially purified column fraction of </w:t>
      </w:r>
      <w:r w:rsidRPr="00371E6A">
        <w:rPr>
          <w:rFonts w:ascii="Times New Roman" w:hAnsi="Times New Roman" w:cs="Times New Roman"/>
          <w:i/>
        </w:rPr>
        <w:t>Dendronephthya gigantea</w:t>
      </w:r>
      <w:r w:rsidRPr="00371E6A">
        <w:rPr>
          <w:rFonts w:ascii="Times New Roman" w:hAnsi="Times New Roman" w:cs="Times New Roman"/>
        </w:rPr>
        <w:t xml:space="preserve"> against HL-60 and MCF-7 cancer cells. </w:t>
      </w:r>
      <w:r w:rsidRPr="00371E6A">
        <w:rPr>
          <w:rFonts w:ascii="Times New Roman" w:hAnsi="Times New Roman" w:cs="Times New Roman"/>
          <w:i/>
        </w:rPr>
        <w:t xml:space="preserve">J Appl Toxicol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38</w:t>
      </w:r>
      <w:r w:rsidRPr="00371E6A">
        <w:rPr>
          <w:rFonts w:ascii="Times New Roman" w:hAnsi="Times New Roman" w:cs="Times New Roman"/>
        </w:rPr>
        <w:t>, 527-536, doi:</w:t>
      </w:r>
      <w:r w:rsidRPr="00371E6A">
        <w:rPr>
          <w:rFonts w:ascii="Times New Roman" w:hAnsi="Times New Roman" w:cs="Times New Roman"/>
          <w:b/>
        </w:rPr>
        <w:t>10.1002/jat.3559</w:t>
      </w:r>
      <w:r w:rsidRPr="00371E6A">
        <w:rPr>
          <w:rFonts w:ascii="Times New Roman" w:hAnsi="Times New Roman" w:cs="Times New Roman"/>
        </w:rPr>
        <w:t>.</w:t>
      </w:r>
    </w:p>
    <w:p w14:paraId="3FC493C8" w14:textId="77777777" w:rsidR="00371E6A" w:rsidRPr="00371E6A" w:rsidRDefault="00371E6A" w:rsidP="00371E6A">
      <w:pPr>
        <w:pStyle w:val="EndNoteBibliography"/>
        <w:spacing w:after="0"/>
        <w:ind w:left="720" w:hanging="720"/>
        <w:rPr>
          <w:rFonts w:ascii="Times New Roman" w:hAnsi="Times New Roman" w:cs="Times New Roman"/>
        </w:rPr>
      </w:pPr>
      <w:r w:rsidRPr="00371E6A">
        <w:t>66.</w:t>
      </w:r>
      <w:r w:rsidRPr="00371E6A">
        <w:tab/>
      </w:r>
      <w:r w:rsidRPr="00371E6A">
        <w:rPr>
          <w:rFonts w:ascii="Times New Roman" w:hAnsi="Times New Roman" w:cs="Times New Roman"/>
        </w:rPr>
        <w:t xml:space="preserve">Kim, H.S.; Lee, W.; Lee, J.H.; </w:t>
      </w:r>
      <w:r w:rsidRPr="00371E6A">
        <w:rPr>
          <w:rFonts w:ascii="Times New Roman" w:hAnsi="Times New Roman" w:cs="Times New Roman"/>
          <w:b/>
        </w:rPr>
        <w:t>Sanjeewa, K.K.A.</w:t>
      </w:r>
      <w:r w:rsidRPr="00371E6A">
        <w:rPr>
          <w:rFonts w:ascii="Times New Roman" w:hAnsi="Times New Roman" w:cs="Times New Roman"/>
        </w:rPr>
        <w:t xml:space="preserve">; Fernando, I.P.S.; Ko, S.C.; Lee, S.H.; Kim, Y.T.; Jeon, Y.J. Purification and Identification of an Antioxidative Peptide from Digestive Enzyme Hydrolysis of Cutlassfish Muscle. </w:t>
      </w:r>
      <w:r w:rsidRPr="00371E6A">
        <w:rPr>
          <w:rFonts w:ascii="Times New Roman" w:hAnsi="Times New Roman" w:cs="Times New Roman"/>
          <w:i/>
        </w:rPr>
        <w:t xml:space="preserve">Journal of Aquatic Food Product Technology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27</w:t>
      </w:r>
      <w:r w:rsidRPr="00371E6A">
        <w:rPr>
          <w:rFonts w:ascii="Times New Roman" w:hAnsi="Times New Roman" w:cs="Times New Roman"/>
        </w:rPr>
        <w:t>, 934-944, doi:</w:t>
      </w:r>
      <w:r w:rsidRPr="00371E6A">
        <w:rPr>
          <w:rFonts w:ascii="Times New Roman" w:hAnsi="Times New Roman" w:cs="Times New Roman"/>
          <w:b/>
        </w:rPr>
        <w:t>10.1080/10498850.2018.1508532</w:t>
      </w:r>
      <w:r w:rsidRPr="00371E6A">
        <w:rPr>
          <w:rFonts w:ascii="Times New Roman" w:hAnsi="Times New Roman" w:cs="Times New Roman"/>
        </w:rPr>
        <w:t>.</w:t>
      </w:r>
    </w:p>
    <w:p w14:paraId="7B2DFA6F" w14:textId="77777777" w:rsidR="00371E6A" w:rsidRPr="00371E6A" w:rsidRDefault="00371E6A" w:rsidP="00371E6A">
      <w:pPr>
        <w:pStyle w:val="EndNoteBibliography"/>
        <w:spacing w:after="0"/>
        <w:ind w:left="720" w:hanging="720"/>
        <w:rPr>
          <w:rFonts w:ascii="Times New Roman" w:hAnsi="Times New Roman" w:cs="Times New Roman"/>
        </w:rPr>
      </w:pPr>
      <w:r w:rsidRPr="00371E6A">
        <w:t>67.</w:t>
      </w:r>
      <w:r w:rsidRPr="00371E6A">
        <w:tab/>
      </w:r>
      <w:r w:rsidRPr="00371E6A">
        <w:rPr>
          <w:rFonts w:ascii="Times New Roman" w:hAnsi="Times New Roman" w:cs="Times New Roman"/>
        </w:rPr>
        <w:t xml:space="preserve">Kang, M.C.; Ham, Y.M.; Heo, S.J.; Yoon, S.A.; Cho, S.H.; Kwon, S.H.; Jeong, M.S.; Jeon, Y.J.; </w:t>
      </w:r>
      <w:r w:rsidRPr="00371E6A">
        <w:rPr>
          <w:rFonts w:ascii="Times New Roman" w:hAnsi="Times New Roman" w:cs="Times New Roman"/>
          <w:b/>
        </w:rPr>
        <w:t>Sanjeewa, K.K.A.</w:t>
      </w:r>
      <w:r w:rsidRPr="00371E6A">
        <w:rPr>
          <w:rFonts w:ascii="Times New Roman" w:hAnsi="Times New Roman" w:cs="Times New Roman"/>
        </w:rPr>
        <w:t xml:space="preserve">; Yoon, W.J.; et al. Anti-inflammation effects of 8-oxo-9-octadecenoic acid isolated from </w:t>
      </w:r>
      <w:r w:rsidRPr="00371E6A">
        <w:rPr>
          <w:rFonts w:ascii="Times New Roman" w:hAnsi="Times New Roman" w:cs="Times New Roman"/>
          <w:i/>
        </w:rPr>
        <w:t xml:space="preserve">Undaria peterseniana </w:t>
      </w:r>
      <w:r w:rsidRPr="00371E6A">
        <w:rPr>
          <w:rFonts w:ascii="Times New Roman" w:hAnsi="Times New Roman" w:cs="Times New Roman"/>
        </w:rPr>
        <w:t xml:space="preserve">in lipopolysaccharide-stimulated macrophage cells. </w:t>
      </w:r>
      <w:r w:rsidRPr="00371E6A">
        <w:rPr>
          <w:rFonts w:ascii="Times New Roman" w:hAnsi="Times New Roman" w:cs="Times New Roman"/>
          <w:i/>
        </w:rPr>
        <w:t xml:space="preserve">EXCLI J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17</w:t>
      </w:r>
      <w:r w:rsidRPr="00371E6A">
        <w:rPr>
          <w:rFonts w:ascii="Times New Roman" w:hAnsi="Times New Roman" w:cs="Times New Roman"/>
        </w:rPr>
        <w:t>, 775-783, doi:</w:t>
      </w:r>
      <w:r w:rsidRPr="00371E6A">
        <w:rPr>
          <w:rFonts w:ascii="Times New Roman" w:hAnsi="Times New Roman" w:cs="Times New Roman"/>
          <w:b/>
        </w:rPr>
        <w:t>10.17179/excli2018-1422</w:t>
      </w:r>
      <w:r w:rsidRPr="00371E6A">
        <w:rPr>
          <w:rFonts w:ascii="Times New Roman" w:hAnsi="Times New Roman" w:cs="Times New Roman"/>
        </w:rPr>
        <w:t>.</w:t>
      </w:r>
    </w:p>
    <w:p w14:paraId="6DC2DD36" w14:textId="77777777" w:rsidR="00371E6A" w:rsidRPr="00371E6A" w:rsidRDefault="00371E6A" w:rsidP="00371E6A">
      <w:pPr>
        <w:pStyle w:val="EndNoteBibliography"/>
        <w:spacing w:after="0"/>
        <w:ind w:left="720" w:hanging="720"/>
        <w:rPr>
          <w:rFonts w:ascii="Times New Roman" w:hAnsi="Times New Roman" w:cs="Times New Roman"/>
        </w:rPr>
      </w:pPr>
      <w:r w:rsidRPr="00371E6A">
        <w:lastRenderedPageBreak/>
        <w:t>68.</w:t>
      </w:r>
      <w:r w:rsidRPr="00371E6A">
        <w:tab/>
      </w:r>
      <w:r w:rsidRPr="00371E6A">
        <w:rPr>
          <w:rFonts w:ascii="Times New Roman" w:hAnsi="Times New Roman" w:cs="Times New Roman"/>
          <w:b/>
        </w:rPr>
        <w:t>Sanjeewa, K.K.A.</w:t>
      </w:r>
      <w:r w:rsidRPr="00371E6A">
        <w:rPr>
          <w:rFonts w:ascii="Times New Roman" w:hAnsi="Times New Roman" w:cs="Times New Roman"/>
        </w:rPr>
        <w:t xml:space="preserve">; Lee, W.; Jeon, Y.J. Nutrients and bioactive potentials of edible green and red seaweed in Korea. </w:t>
      </w:r>
      <w:r w:rsidRPr="00371E6A">
        <w:rPr>
          <w:rFonts w:ascii="Times New Roman" w:hAnsi="Times New Roman" w:cs="Times New Roman"/>
          <w:i/>
        </w:rPr>
        <w:t xml:space="preserve">Fisheries and Aquatic Sciences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19, doi:</w:t>
      </w:r>
      <w:r w:rsidRPr="00371E6A">
        <w:rPr>
          <w:rFonts w:ascii="Times New Roman" w:hAnsi="Times New Roman" w:cs="Times New Roman"/>
          <w:b/>
        </w:rPr>
        <w:t>10.1186/s41240-018-0095-y</w:t>
      </w:r>
      <w:r w:rsidRPr="00371E6A">
        <w:rPr>
          <w:rFonts w:ascii="Times New Roman" w:hAnsi="Times New Roman" w:cs="Times New Roman"/>
        </w:rPr>
        <w:t>.</w:t>
      </w:r>
    </w:p>
    <w:p w14:paraId="4BDA3044" w14:textId="77777777" w:rsidR="00371E6A" w:rsidRPr="00371E6A" w:rsidRDefault="00371E6A" w:rsidP="00371E6A">
      <w:pPr>
        <w:pStyle w:val="EndNoteBibliography"/>
        <w:spacing w:after="0"/>
        <w:ind w:left="720" w:hanging="720"/>
        <w:rPr>
          <w:rFonts w:ascii="Times New Roman" w:hAnsi="Times New Roman" w:cs="Times New Roman"/>
        </w:rPr>
      </w:pPr>
      <w:r w:rsidRPr="00371E6A">
        <w:t>69.</w:t>
      </w:r>
      <w:r w:rsidRPr="00371E6A">
        <w:tab/>
      </w:r>
      <w:r w:rsidRPr="00371E6A">
        <w:rPr>
          <w:rFonts w:ascii="Times New Roman" w:hAnsi="Times New Roman" w:cs="Times New Roman"/>
        </w:rPr>
        <w:t xml:space="preserve">Jayawardena, T.U.; Lee, W.W.; Fernando, I.P.S.; </w:t>
      </w:r>
      <w:r w:rsidRPr="00371E6A">
        <w:rPr>
          <w:rFonts w:ascii="Times New Roman" w:hAnsi="Times New Roman" w:cs="Times New Roman"/>
          <w:b/>
        </w:rPr>
        <w:t>Sanjeewa, K.K.A.</w:t>
      </w:r>
      <w:r w:rsidRPr="00371E6A">
        <w:rPr>
          <w:rFonts w:ascii="Times New Roman" w:hAnsi="Times New Roman" w:cs="Times New Roman"/>
        </w:rPr>
        <w:t xml:space="preserve">; Wang, L.; Lee, T.G.; Park, Y.J.; Ko, C.-I.; Jeon, Y.-J. Antiproliferative and apoptosis-inducing potential of 3β-hydroxy-Δ5-steroidal congeners purified from the soft coral </w:t>
      </w:r>
      <w:r w:rsidRPr="00371E6A">
        <w:rPr>
          <w:rFonts w:ascii="Times New Roman" w:hAnsi="Times New Roman" w:cs="Times New Roman"/>
          <w:i/>
        </w:rPr>
        <w:t>Dendronephthya putteri</w:t>
      </w:r>
      <w:r w:rsidRPr="00371E6A">
        <w:rPr>
          <w:rFonts w:ascii="Times New Roman" w:hAnsi="Times New Roman" w:cs="Times New Roman"/>
        </w:rPr>
        <w:t xml:space="preserve">. </w:t>
      </w:r>
      <w:r w:rsidRPr="00371E6A">
        <w:rPr>
          <w:rFonts w:ascii="Times New Roman" w:hAnsi="Times New Roman" w:cs="Times New Roman"/>
          <w:i/>
        </w:rPr>
        <w:t xml:space="preserve">Journal of Oceanology and Limnology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37</w:t>
      </w:r>
      <w:r w:rsidRPr="00371E6A">
        <w:rPr>
          <w:rFonts w:ascii="Times New Roman" w:hAnsi="Times New Roman" w:cs="Times New Roman"/>
        </w:rPr>
        <w:t>, 1382-1392, doi:</w:t>
      </w:r>
      <w:r w:rsidRPr="00371E6A">
        <w:rPr>
          <w:rFonts w:ascii="Times New Roman" w:hAnsi="Times New Roman" w:cs="Times New Roman"/>
          <w:b/>
        </w:rPr>
        <w:t>10.1007/s00343-019-8193-y</w:t>
      </w:r>
      <w:r w:rsidRPr="00371E6A">
        <w:rPr>
          <w:rFonts w:ascii="Times New Roman" w:hAnsi="Times New Roman" w:cs="Times New Roman"/>
        </w:rPr>
        <w:t>.</w:t>
      </w:r>
    </w:p>
    <w:p w14:paraId="624721D3" w14:textId="77777777" w:rsidR="00371E6A" w:rsidRPr="00371E6A" w:rsidRDefault="00371E6A" w:rsidP="00371E6A">
      <w:pPr>
        <w:pStyle w:val="EndNoteBibliography"/>
        <w:spacing w:after="0"/>
        <w:ind w:left="720" w:hanging="720"/>
        <w:rPr>
          <w:rFonts w:ascii="Times New Roman" w:hAnsi="Times New Roman" w:cs="Times New Roman"/>
        </w:rPr>
      </w:pPr>
      <w:r w:rsidRPr="00371E6A">
        <w:t>70.</w:t>
      </w:r>
      <w:r w:rsidRPr="00371E6A">
        <w:tab/>
      </w:r>
      <w:r w:rsidRPr="00371E6A">
        <w:rPr>
          <w:rFonts w:ascii="Times New Roman" w:hAnsi="Times New Roman" w:cs="Times New Roman"/>
          <w:b/>
        </w:rPr>
        <w:t>Sanjeewa, K.K.A.</w:t>
      </w:r>
      <w:r w:rsidRPr="00371E6A">
        <w:rPr>
          <w:rFonts w:ascii="Times New Roman" w:hAnsi="Times New Roman" w:cs="Times New Roman"/>
        </w:rPr>
        <w:t xml:space="preserve">; Park, Y.J.; Shanura Fernando, I.P.; Ann, Y.S.; Ko, C.I.; Wang, L.; Jeon, Y.J.; Lee, W. Soft corals collected from Jeju Island inhibits the α-MSH-induced melanogenesis in B16F10 cells through activation of ERK. </w:t>
      </w:r>
      <w:r w:rsidRPr="00371E6A">
        <w:rPr>
          <w:rFonts w:ascii="Times New Roman" w:hAnsi="Times New Roman" w:cs="Times New Roman"/>
          <w:i/>
        </w:rPr>
        <w:t xml:space="preserve">Fisheries and Aquatic Sciences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1-8, doi:</w:t>
      </w:r>
      <w:r w:rsidRPr="00371E6A">
        <w:rPr>
          <w:rFonts w:ascii="Times New Roman" w:hAnsi="Times New Roman" w:cs="Times New Roman"/>
          <w:b/>
        </w:rPr>
        <w:t>10.1186/s41240-018-0097-9</w:t>
      </w:r>
      <w:r w:rsidRPr="00371E6A">
        <w:rPr>
          <w:rFonts w:ascii="Times New Roman" w:hAnsi="Times New Roman" w:cs="Times New Roman"/>
        </w:rPr>
        <w:t>.</w:t>
      </w:r>
    </w:p>
    <w:p w14:paraId="6346F22C" w14:textId="77777777" w:rsidR="00371E6A" w:rsidRPr="00371E6A" w:rsidRDefault="00371E6A" w:rsidP="00371E6A">
      <w:pPr>
        <w:pStyle w:val="EndNoteBibliography"/>
        <w:ind w:left="720" w:hanging="720"/>
        <w:rPr>
          <w:rFonts w:ascii="Times New Roman" w:hAnsi="Times New Roman" w:cs="Times New Roman"/>
        </w:rPr>
      </w:pPr>
      <w:r w:rsidRPr="00371E6A">
        <w:t>71.</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Samarakoon, K.W.; Lee, W.W.; Kim, H.-S.; Jeon, Y.-J. Squalene isolated from marine macroalgae Caulerpa racemosa</w:t>
      </w:r>
    </w:p>
    <w:p w14:paraId="5571DD59" w14:textId="77777777" w:rsidR="00371E6A" w:rsidRPr="00371E6A" w:rsidRDefault="00371E6A" w:rsidP="00371E6A">
      <w:pPr>
        <w:pStyle w:val="EndNoteBibliography"/>
        <w:spacing w:after="0"/>
        <w:ind w:left="720" w:hanging="720"/>
        <w:rPr>
          <w:rFonts w:ascii="Times New Roman" w:hAnsi="Times New Roman" w:cs="Times New Roman"/>
        </w:rPr>
      </w:pPr>
      <w:r w:rsidRPr="00371E6A">
        <w:rPr>
          <w:rFonts w:ascii="Times New Roman" w:hAnsi="Times New Roman" w:cs="Times New Roman"/>
        </w:rPr>
        <w:t xml:space="preserve"> and its potent antioxidant and anti-inflammatory activities. </w:t>
      </w:r>
      <w:r w:rsidRPr="00371E6A">
        <w:rPr>
          <w:rFonts w:ascii="Times New Roman" w:hAnsi="Times New Roman" w:cs="Times New Roman"/>
          <w:i/>
        </w:rPr>
        <w:t xml:space="preserve">Journal of Food Biochemistry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42</w:t>
      </w:r>
      <w:r w:rsidRPr="00371E6A">
        <w:rPr>
          <w:rFonts w:ascii="Times New Roman" w:hAnsi="Times New Roman" w:cs="Times New Roman"/>
        </w:rPr>
        <w:t>, e12628, doi:</w:t>
      </w:r>
      <w:r w:rsidRPr="00371E6A">
        <w:rPr>
          <w:rFonts w:ascii="Times New Roman" w:hAnsi="Times New Roman" w:cs="Times New Roman"/>
          <w:b/>
        </w:rPr>
        <w:t>10.1111/jfbc.12628</w:t>
      </w:r>
      <w:r w:rsidRPr="00371E6A">
        <w:rPr>
          <w:rFonts w:ascii="Times New Roman" w:hAnsi="Times New Roman" w:cs="Times New Roman"/>
        </w:rPr>
        <w:t>.</w:t>
      </w:r>
    </w:p>
    <w:p w14:paraId="4BF7D917" w14:textId="77777777" w:rsidR="00371E6A" w:rsidRPr="00371E6A" w:rsidRDefault="00371E6A" w:rsidP="00371E6A">
      <w:pPr>
        <w:pStyle w:val="EndNoteBibliography"/>
        <w:spacing w:after="0"/>
        <w:ind w:left="720" w:hanging="720"/>
        <w:rPr>
          <w:rFonts w:ascii="Times New Roman" w:hAnsi="Times New Roman" w:cs="Times New Roman"/>
        </w:rPr>
      </w:pPr>
      <w:r w:rsidRPr="00371E6A">
        <w:t>72.</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Samarakoon, K.W.; Lee, W.W.; Kim, H.S.; Kim, E.A.; Ranasinghe, P.; Gunasekara, U.K.D.S.S.; Premakumara, G.A.S.; Jeon, Y.J. Preliminary screening of two marine algae and sea grass harvested from Sri Lankan waters against the LPS-induced inflammatory responses in RAW 264.7 macrophages and in vivo zebrafish embryo model. </w:t>
      </w:r>
      <w:r w:rsidRPr="00371E6A">
        <w:rPr>
          <w:rFonts w:ascii="Times New Roman" w:hAnsi="Times New Roman" w:cs="Times New Roman"/>
          <w:i/>
        </w:rPr>
        <w:t xml:space="preserve">Journal of the National Science Foundation of Sri Lanka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46</w:t>
      </w:r>
      <w:r w:rsidRPr="00371E6A">
        <w:rPr>
          <w:rFonts w:ascii="Times New Roman" w:hAnsi="Times New Roman" w:cs="Times New Roman"/>
        </w:rPr>
        <w:t>, 117-124, doi:</w:t>
      </w:r>
      <w:r w:rsidRPr="00371E6A">
        <w:rPr>
          <w:rFonts w:ascii="Times New Roman" w:hAnsi="Times New Roman" w:cs="Times New Roman"/>
          <w:b/>
        </w:rPr>
        <w:t>10.4038/jnsfsr.v46i2.8412</w:t>
      </w:r>
      <w:r w:rsidRPr="00371E6A">
        <w:rPr>
          <w:rFonts w:ascii="Times New Roman" w:hAnsi="Times New Roman" w:cs="Times New Roman"/>
        </w:rPr>
        <w:t>.</w:t>
      </w:r>
    </w:p>
    <w:p w14:paraId="5590B5C9" w14:textId="77777777" w:rsidR="00371E6A" w:rsidRPr="00371E6A" w:rsidRDefault="00371E6A" w:rsidP="00371E6A">
      <w:pPr>
        <w:pStyle w:val="EndNoteBibliography"/>
        <w:spacing w:after="0"/>
        <w:ind w:left="720" w:hanging="720"/>
        <w:rPr>
          <w:rFonts w:ascii="Times New Roman" w:hAnsi="Times New Roman" w:cs="Times New Roman"/>
        </w:rPr>
      </w:pPr>
      <w:r w:rsidRPr="00371E6A">
        <w:t>73.</w:t>
      </w:r>
      <w:r w:rsidRPr="00371E6A">
        <w:tab/>
      </w:r>
      <w:r w:rsidRPr="00371E6A">
        <w:rPr>
          <w:rFonts w:ascii="Times New Roman" w:hAnsi="Times New Roman" w:cs="Times New Roman"/>
        </w:rPr>
        <w:t xml:space="preserve">Wang, L.; Park, Y.J.; Oh, J.Y.; Fernando, I.S.; </w:t>
      </w:r>
      <w:r w:rsidRPr="00371E6A">
        <w:rPr>
          <w:rFonts w:ascii="Times New Roman" w:hAnsi="Times New Roman" w:cs="Times New Roman"/>
          <w:b/>
        </w:rPr>
        <w:t>Sanjeewa, K.</w:t>
      </w:r>
      <w:r w:rsidRPr="00371E6A">
        <w:rPr>
          <w:rFonts w:ascii="Times New Roman" w:hAnsi="Times New Roman" w:cs="Times New Roman"/>
        </w:rPr>
        <w:t xml:space="preserve">; Kang, M.C.; Cui, Y.R.; Lee, H.G.; Ko, J.Y.; Lee, W. Protective Effects of Enzyme-assistant Extracts of </w:t>
      </w:r>
      <w:r w:rsidRPr="00371E6A">
        <w:rPr>
          <w:rFonts w:ascii="Times New Roman" w:hAnsi="Times New Roman" w:cs="Times New Roman"/>
          <w:i/>
        </w:rPr>
        <w:t xml:space="preserve">Sargassum fulvellum </w:t>
      </w:r>
      <w:r w:rsidRPr="00371E6A">
        <w:rPr>
          <w:rFonts w:ascii="Times New Roman" w:hAnsi="Times New Roman" w:cs="Times New Roman"/>
        </w:rPr>
        <w:t xml:space="preserve">against AAPH-induced Oxidative Stress in vitro in Vero Cells. </w:t>
      </w:r>
      <w:r w:rsidRPr="00371E6A">
        <w:rPr>
          <w:rFonts w:ascii="Times New Roman" w:hAnsi="Times New Roman" w:cs="Times New Roman"/>
          <w:i/>
        </w:rPr>
        <w:t xml:space="preserve">Journal of Chitin and Chitosan </w:t>
      </w:r>
      <w:r w:rsidRPr="00371E6A">
        <w:rPr>
          <w:rFonts w:ascii="Times New Roman" w:hAnsi="Times New Roman" w:cs="Times New Roman"/>
          <w:b/>
        </w:rPr>
        <w:t>2018</w:t>
      </w:r>
      <w:r w:rsidRPr="00371E6A">
        <w:rPr>
          <w:rFonts w:ascii="Times New Roman" w:hAnsi="Times New Roman" w:cs="Times New Roman"/>
        </w:rPr>
        <w:t xml:space="preserve">, </w:t>
      </w:r>
      <w:r w:rsidRPr="00371E6A">
        <w:rPr>
          <w:rFonts w:ascii="Times New Roman" w:hAnsi="Times New Roman" w:cs="Times New Roman"/>
          <w:i/>
        </w:rPr>
        <w:t>23</w:t>
      </w:r>
      <w:r w:rsidRPr="00371E6A">
        <w:rPr>
          <w:rFonts w:ascii="Times New Roman" w:hAnsi="Times New Roman" w:cs="Times New Roman"/>
        </w:rPr>
        <w:t>, 113-119, doi:</w:t>
      </w:r>
      <w:r w:rsidRPr="00371E6A">
        <w:rPr>
          <w:rFonts w:ascii="Times New Roman" w:hAnsi="Times New Roman" w:cs="Times New Roman"/>
          <w:b/>
        </w:rPr>
        <w:t>10.17642/jcc.23.2.7</w:t>
      </w:r>
      <w:r w:rsidRPr="00371E6A">
        <w:rPr>
          <w:rFonts w:ascii="Times New Roman" w:hAnsi="Times New Roman" w:cs="Times New Roman"/>
        </w:rPr>
        <w:t>.</w:t>
      </w:r>
    </w:p>
    <w:p w14:paraId="2E69D9BB" w14:textId="77777777" w:rsidR="00371E6A" w:rsidRPr="00371E6A" w:rsidRDefault="00371E6A" w:rsidP="00371E6A">
      <w:pPr>
        <w:pStyle w:val="EndNoteBibliography"/>
        <w:spacing w:after="0"/>
        <w:ind w:left="720" w:hanging="720"/>
        <w:rPr>
          <w:rFonts w:ascii="Times New Roman" w:hAnsi="Times New Roman" w:cs="Times New Roman"/>
        </w:rPr>
      </w:pPr>
      <w:r w:rsidRPr="00371E6A">
        <w:t>74.</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Kim, H.S.; Kim, S.Y.; Lee, S.H.; Lee, W.W.; Jeon, Y.J. Identification of sterols from the soft coral </w:t>
      </w:r>
      <w:r w:rsidRPr="00371E6A">
        <w:rPr>
          <w:rFonts w:ascii="Times New Roman" w:hAnsi="Times New Roman" w:cs="Times New Roman"/>
          <w:i/>
        </w:rPr>
        <w:t>Dendronephthya gigantea</w:t>
      </w:r>
      <w:r w:rsidRPr="00371E6A">
        <w:rPr>
          <w:rFonts w:ascii="Times New Roman" w:hAnsi="Times New Roman" w:cs="Times New Roman"/>
        </w:rPr>
        <w:t xml:space="preserve"> and their anti-inflammatory potential. </w:t>
      </w:r>
      <w:r w:rsidRPr="00371E6A">
        <w:rPr>
          <w:rFonts w:ascii="Times New Roman" w:hAnsi="Times New Roman" w:cs="Times New Roman"/>
          <w:i/>
        </w:rPr>
        <w:t xml:space="preserve">Environ Toxicol Phar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55</w:t>
      </w:r>
      <w:r w:rsidRPr="00371E6A">
        <w:rPr>
          <w:rFonts w:ascii="Times New Roman" w:hAnsi="Times New Roman" w:cs="Times New Roman"/>
        </w:rPr>
        <w:t>, 37-43, doi:</w:t>
      </w:r>
      <w:r w:rsidRPr="00371E6A">
        <w:rPr>
          <w:rFonts w:ascii="Times New Roman" w:hAnsi="Times New Roman" w:cs="Times New Roman"/>
          <w:b/>
        </w:rPr>
        <w:t>10.1016/j.etap.2017.08.003</w:t>
      </w:r>
      <w:r w:rsidRPr="00371E6A">
        <w:rPr>
          <w:rFonts w:ascii="Times New Roman" w:hAnsi="Times New Roman" w:cs="Times New Roman"/>
        </w:rPr>
        <w:t>.</w:t>
      </w:r>
    </w:p>
    <w:p w14:paraId="430CF4D5" w14:textId="77777777" w:rsidR="00371E6A" w:rsidRPr="00371E6A" w:rsidRDefault="00371E6A" w:rsidP="00371E6A">
      <w:pPr>
        <w:pStyle w:val="EndNoteBibliography"/>
        <w:spacing w:after="0"/>
        <w:ind w:left="720" w:hanging="720"/>
        <w:rPr>
          <w:rFonts w:ascii="Times New Roman" w:hAnsi="Times New Roman" w:cs="Times New Roman"/>
        </w:rPr>
      </w:pPr>
      <w:r w:rsidRPr="00371E6A">
        <w:t>75.</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Samarakoon, K.W.; Lee, W.W.; Kim, H.S.; Kang, N.; Ranasinghe, P.; Lee, H.S.; Jeon, Y.J. A fucoidan fraction purified from </w:t>
      </w:r>
      <w:r w:rsidRPr="00371E6A">
        <w:rPr>
          <w:rFonts w:ascii="Times New Roman" w:hAnsi="Times New Roman" w:cs="Times New Roman"/>
          <w:i/>
        </w:rPr>
        <w:t>Chnoospora minima;</w:t>
      </w:r>
      <w:r w:rsidRPr="00371E6A">
        <w:rPr>
          <w:rFonts w:ascii="Times New Roman" w:hAnsi="Times New Roman" w:cs="Times New Roman"/>
        </w:rPr>
        <w:t xml:space="preserve"> a potential inhibitor of LPS-induced inflammatory responses. </w:t>
      </w:r>
      <w:r w:rsidRPr="00371E6A">
        <w:rPr>
          <w:rFonts w:ascii="Times New Roman" w:hAnsi="Times New Roman" w:cs="Times New Roman"/>
          <w:i/>
        </w:rPr>
        <w:t xml:space="preserve">Int J Biol Macromol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104</w:t>
      </w:r>
      <w:r w:rsidRPr="00371E6A">
        <w:rPr>
          <w:rFonts w:ascii="Times New Roman" w:hAnsi="Times New Roman" w:cs="Times New Roman"/>
        </w:rPr>
        <w:t>, 1185-1193, doi:</w:t>
      </w:r>
      <w:r w:rsidRPr="00371E6A">
        <w:rPr>
          <w:rFonts w:ascii="Times New Roman" w:hAnsi="Times New Roman" w:cs="Times New Roman"/>
          <w:b/>
        </w:rPr>
        <w:t>10.1016/j.ijbiomac.2017.07.031</w:t>
      </w:r>
      <w:r w:rsidRPr="00371E6A">
        <w:rPr>
          <w:rFonts w:ascii="Times New Roman" w:hAnsi="Times New Roman" w:cs="Times New Roman"/>
        </w:rPr>
        <w:t>.</w:t>
      </w:r>
    </w:p>
    <w:p w14:paraId="635D80C0" w14:textId="77777777" w:rsidR="00371E6A" w:rsidRPr="00371E6A" w:rsidRDefault="00371E6A" w:rsidP="00371E6A">
      <w:pPr>
        <w:pStyle w:val="EndNoteBibliography"/>
        <w:spacing w:after="0"/>
        <w:ind w:left="720" w:hanging="720"/>
        <w:rPr>
          <w:rFonts w:ascii="Times New Roman" w:hAnsi="Times New Roman" w:cs="Times New Roman"/>
        </w:rPr>
      </w:pPr>
      <w:r w:rsidRPr="00371E6A">
        <w:t>76.</w:t>
      </w:r>
      <w:r w:rsidRPr="00371E6A">
        <w:tab/>
      </w:r>
      <w:r w:rsidRPr="00371E6A">
        <w:rPr>
          <w:rFonts w:ascii="Times New Roman" w:hAnsi="Times New Roman" w:cs="Times New Roman"/>
        </w:rPr>
        <w:t xml:space="preserve">Fernando, I.P.S.; </w:t>
      </w:r>
      <w:r w:rsidRPr="00371E6A">
        <w:rPr>
          <w:rFonts w:ascii="Times New Roman" w:hAnsi="Times New Roman" w:cs="Times New Roman"/>
          <w:b/>
        </w:rPr>
        <w:t>Sanjeewa, K.K.A.</w:t>
      </w:r>
      <w:r w:rsidRPr="00371E6A">
        <w:rPr>
          <w:rFonts w:ascii="Times New Roman" w:hAnsi="Times New Roman" w:cs="Times New Roman"/>
        </w:rPr>
        <w:t xml:space="preserve">; Samarakoon, K.W.; Lee, W.W.; Kim, H.S.; Kim, E.A.; Gunasekara, U.K.D.S.S.; Abeytunga, D.T.U.; Nanayakkara, C.; de Silva, E.D.; et al. FTIR characterization and antioxidant activity of water soluble crude polysaccharides of Sri Lankan marine algae. </w:t>
      </w:r>
      <w:r w:rsidRPr="00371E6A">
        <w:rPr>
          <w:rFonts w:ascii="Times New Roman" w:hAnsi="Times New Roman" w:cs="Times New Roman"/>
          <w:i/>
        </w:rPr>
        <w:t xml:space="preserve">Algae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32</w:t>
      </w:r>
      <w:r w:rsidRPr="00371E6A">
        <w:rPr>
          <w:rFonts w:ascii="Times New Roman" w:hAnsi="Times New Roman" w:cs="Times New Roman"/>
        </w:rPr>
        <w:t>, 75-86, doi:</w:t>
      </w:r>
      <w:r w:rsidRPr="00371E6A">
        <w:rPr>
          <w:rFonts w:ascii="Times New Roman" w:hAnsi="Times New Roman" w:cs="Times New Roman"/>
          <w:b/>
        </w:rPr>
        <w:t>10.4490/algae.2017.32.12.1</w:t>
      </w:r>
      <w:r w:rsidRPr="00371E6A">
        <w:rPr>
          <w:rFonts w:ascii="Times New Roman" w:hAnsi="Times New Roman" w:cs="Times New Roman"/>
        </w:rPr>
        <w:t>.</w:t>
      </w:r>
    </w:p>
    <w:p w14:paraId="25EB7BB8" w14:textId="77777777" w:rsidR="00371E6A" w:rsidRPr="00371E6A" w:rsidRDefault="00371E6A" w:rsidP="00371E6A">
      <w:pPr>
        <w:pStyle w:val="EndNoteBibliography"/>
        <w:spacing w:after="0"/>
        <w:ind w:left="720" w:hanging="720"/>
        <w:rPr>
          <w:rFonts w:ascii="Times New Roman" w:hAnsi="Times New Roman" w:cs="Times New Roman"/>
        </w:rPr>
      </w:pPr>
      <w:r w:rsidRPr="00371E6A">
        <w:t>77.</w:t>
      </w:r>
      <w:r w:rsidRPr="00371E6A">
        <w:tab/>
      </w:r>
      <w:r w:rsidRPr="00371E6A">
        <w:rPr>
          <w:rFonts w:ascii="Times New Roman" w:hAnsi="Times New Roman" w:cs="Times New Roman"/>
          <w:b/>
        </w:rPr>
        <w:t>Sanjeewa, K.K.A.</w:t>
      </w:r>
      <w:r w:rsidRPr="00371E6A">
        <w:rPr>
          <w:rFonts w:ascii="Times New Roman" w:hAnsi="Times New Roman" w:cs="Times New Roman"/>
        </w:rPr>
        <w:t xml:space="preserve">; Fernando, I.P.; Kim, E.A.; Ahn, G.; Jee, Y.; Jeon, Y.J. Anti-inflammatory activity of a sulfated polysaccharide isolated from an enzymatic digest of brown seaweed </w:t>
      </w:r>
      <w:r w:rsidRPr="00371E6A">
        <w:rPr>
          <w:rFonts w:ascii="Times New Roman" w:hAnsi="Times New Roman" w:cs="Times New Roman"/>
          <w:i/>
        </w:rPr>
        <w:t>Sargassum horneri</w:t>
      </w:r>
      <w:r w:rsidRPr="00371E6A">
        <w:rPr>
          <w:rFonts w:ascii="Times New Roman" w:hAnsi="Times New Roman" w:cs="Times New Roman"/>
        </w:rPr>
        <w:t xml:space="preserve"> in RAW 264.7 cells. </w:t>
      </w:r>
      <w:r w:rsidRPr="00371E6A">
        <w:rPr>
          <w:rFonts w:ascii="Times New Roman" w:hAnsi="Times New Roman" w:cs="Times New Roman"/>
          <w:i/>
        </w:rPr>
        <w:t xml:space="preserve">Nutr Res Pract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11</w:t>
      </w:r>
      <w:r w:rsidRPr="00371E6A">
        <w:rPr>
          <w:rFonts w:ascii="Times New Roman" w:hAnsi="Times New Roman" w:cs="Times New Roman"/>
        </w:rPr>
        <w:t>, 3-10, doi:</w:t>
      </w:r>
      <w:r w:rsidRPr="00371E6A">
        <w:rPr>
          <w:rFonts w:ascii="Times New Roman" w:hAnsi="Times New Roman" w:cs="Times New Roman"/>
          <w:b/>
        </w:rPr>
        <w:t>10.4162/nrp.2017.11.1.3</w:t>
      </w:r>
      <w:r w:rsidRPr="00371E6A">
        <w:rPr>
          <w:rFonts w:ascii="Times New Roman" w:hAnsi="Times New Roman" w:cs="Times New Roman"/>
        </w:rPr>
        <w:t>.</w:t>
      </w:r>
    </w:p>
    <w:p w14:paraId="54CCB68B" w14:textId="77777777" w:rsidR="00371E6A" w:rsidRPr="00371E6A" w:rsidRDefault="00371E6A" w:rsidP="00371E6A">
      <w:pPr>
        <w:pStyle w:val="EndNoteBibliography"/>
        <w:spacing w:after="0"/>
        <w:ind w:left="720" w:hanging="720"/>
        <w:rPr>
          <w:rFonts w:ascii="Times New Roman" w:hAnsi="Times New Roman" w:cs="Times New Roman"/>
        </w:rPr>
      </w:pPr>
      <w:r w:rsidRPr="00371E6A">
        <w:t>78.</w:t>
      </w:r>
      <w:r w:rsidRPr="00371E6A">
        <w:tab/>
      </w:r>
      <w:r w:rsidRPr="00371E6A">
        <w:rPr>
          <w:rFonts w:ascii="Times New Roman" w:hAnsi="Times New Roman" w:cs="Times New Roman"/>
          <w:b/>
        </w:rPr>
        <w:t>Sanjeewa, K.K.A.</w:t>
      </w:r>
      <w:r w:rsidRPr="00371E6A">
        <w:rPr>
          <w:rFonts w:ascii="Times New Roman" w:hAnsi="Times New Roman" w:cs="Times New Roman"/>
        </w:rPr>
        <w:t xml:space="preserve">; Lee, J.S.; Kim, W.S.; Jeon, Y.J. The potential of brown-algae polysaccharides for the development of anticancer agents: An update on anticancer effects reported for fucoidan and laminaran. </w:t>
      </w:r>
      <w:r w:rsidRPr="00371E6A">
        <w:rPr>
          <w:rFonts w:ascii="Times New Roman" w:hAnsi="Times New Roman" w:cs="Times New Roman"/>
          <w:i/>
        </w:rPr>
        <w:t xml:space="preserve">Carbohydr Polym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177</w:t>
      </w:r>
      <w:r w:rsidRPr="00371E6A">
        <w:rPr>
          <w:rFonts w:ascii="Times New Roman" w:hAnsi="Times New Roman" w:cs="Times New Roman"/>
        </w:rPr>
        <w:t>, 451-459, doi:</w:t>
      </w:r>
      <w:r w:rsidRPr="00371E6A">
        <w:rPr>
          <w:rFonts w:ascii="Times New Roman" w:hAnsi="Times New Roman" w:cs="Times New Roman"/>
          <w:b/>
        </w:rPr>
        <w:t>10.1016/j.carbpol.2017.09.005</w:t>
      </w:r>
      <w:r w:rsidRPr="00371E6A">
        <w:rPr>
          <w:rFonts w:ascii="Times New Roman" w:hAnsi="Times New Roman" w:cs="Times New Roman"/>
        </w:rPr>
        <w:t>.</w:t>
      </w:r>
    </w:p>
    <w:p w14:paraId="72AAA0C2" w14:textId="77777777" w:rsidR="00371E6A" w:rsidRPr="00371E6A" w:rsidRDefault="00371E6A" w:rsidP="00371E6A">
      <w:pPr>
        <w:pStyle w:val="EndNoteBibliography"/>
        <w:spacing w:after="0"/>
        <w:ind w:left="720" w:hanging="720"/>
        <w:rPr>
          <w:rFonts w:ascii="Times New Roman" w:hAnsi="Times New Roman" w:cs="Times New Roman"/>
        </w:rPr>
      </w:pPr>
      <w:r w:rsidRPr="00371E6A">
        <w:t>79.</w:t>
      </w:r>
      <w:r w:rsidRPr="00371E6A">
        <w:tab/>
      </w:r>
      <w:r w:rsidRPr="00371E6A">
        <w:rPr>
          <w:rFonts w:ascii="Times New Roman" w:hAnsi="Times New Roman" w:cs="Times New Roman"/>
          <w:b/>
        </w:rPr>
        <w:t>Sanjeewa, K.K.A.</w:t>
      </w:r>
      <w:r w:rsidRPr="00371E6A">
        <w:rPr>
          <w:rFonts w:ascii="Times New Roman" w:hAnsi="Times New Roman" w:cs="Times New Roman"/>
        </w:rPr>
        <w:t xml:space="preserve">; Lee, W.W.; Kim, J.I.; Jeon, Y.J. Exploiting biological activities of brown seaweed </w:t>
      </w:r>
      <w:r w:rsidRPr="00371E6A">
        <w:rPr>
          <w:rFonts w:ascii="Times New Roman" w:hAnsi="Times New Roman" w:cs="Times New Roman"/>
          <w:i/>
        </w:rPr>
        <w:t xml:space="preserve">Ishige okamurae </w:t>
      </w:r>
      <w:r w:rsidRPr="00371E6A">
        <w:rPr>
          <w:rFonts w:ascii="Times New Roman" w:hAnsi="Times New Roman" w:cs="Times New Roman"/>
        </w:rPr>
        <w:t xml:space="preserve">Yendo for potential industrial applications: a review. </w:t>
      </w:r>
      <w:r w:rsidRPr="00371E6A">
        <w:rPr>
          <w:rFonts w:ascii="Times New Roman" w:hAnsi="Times New Roman" w:cs="Times New Roman"/>
          <w:i/>
        </w:rPr>
        <w:t xml:space="preserve">Journal of Applied Phycology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29</w:t>
      </w:r>
      <w:r w:rsidRPr="00371E6A">
        <w:rPr>
          <w:rFonts w:ascii="Times New Roman" w:hAnsi="Times New Roman" w:cs="Times New Roman"/>
        </w:rPr>
        <w:t>, 3109-3119, doi:</w:t>
      </w:r>
      <w:r w:rsidRPr="00371E6A">
        <w:rPr>
          <w:rFonts w:ascii="Times New Roman" w:hAnsi="Times New Roman" w:cs="Times New Roman"/>
          <w:b/>
        </w:rPr>
        <w:t>10.1007/s10811-017-1213-4</w:t>
      </w:r>
      <w:r w:rsidRPr="00371E6A">
        <w:rPr>
          <w:rFonts w:ascii="Times New Roman" w:hAnsi="Times New Roman" w:cs="Times New Roman"/>
        </w:rPr>
        <w:t>.</w:t>
      </w:r>
    </w:p>
    <w:p w14:paraId="2705881E" w14:textId="77777777" w:rsidR="00371E6A" w:rsidRPr="00371E6A" w:rsidRDefault="00371E6A" w:rsidP="00371E6A">
      <w:pPr>
        <w:pStyle w:val="EndNoteBibliography"/>
        <w:spacing w:after="0"/>
        <w:ind w:left="720" w:hanging="720"/>
        <w:rPr>
          <w:rFonts w:ascii="Times New Roman" w:hAnsi="Times New Roman" w:cs="Times New Roman"/>
        </w:rPr>
      </w:pPr>
      <w:r w:rsidRPr="00371E6A">
        <w:t>80.</w:t>
      </w:r>
      <w:r w:rsidRPr="00371E6A">
        <w:tab/>
      </w:r>
      <w:r w:rsidRPr="00371E6A">
        <w:rPr>
          <w:rFonts w:ascii="Times New Roman" w:hAnsi="Times New Roman" w:cs="Times New Roman"/>
        </w:rPr>
        <w:t xml:space="preserve">Fernando, I.P.S.; Kim, H.S.; </w:t>
      </w:r>
      <w:r w:rsidRPr="00371E6A">
        <w:rPr>
          <w:rFonts w:ascii="Times New Roman" w:hAnsi="Times New Roman" w:cs="Times New Roman"/>
          <w:b/>
        </w:rPr>
        <w:t>Sanjeewa, K.K.A.</w:t>
      </w:r>
      <w:r w:rsidRPr="00371E6A">
        <w:rPr>
          <w:rFonts w:ascii="Times New Roman" w:hAnsi="Times New Roman" w:cs="Times New Roman"/>
        </w:rPr>
        <w:t xml:space="preserve">; Oh, J.Y.; Jeon, Y.J.; Lee, W.W. Inhibition of inflammatory responses elicited by urban fine dust particles in keratinocytes and macrophages by diphlorethohydroxycarmalol isolated from a brown alga </w:t>
      </w:r>
      <w:r w:rsidRPr="00371E6A">
        <w:rPr>
          <w:rFonts w:ascii="Times New Roman" w:hAnsi="Times New Roman" w:cs="Times New Roman"/>
          <w:i/>
        </w:rPr>
        <w:t>Ishige okamurae</w:t>
      </w:r>
      <w:r w:rsidRPr="00371E6A">
        <w:rPr>
          <w:rFonts w:ascii="Times New Roman" w:hAnsi="Times New Roman" w:cs="Times New Roman"/>
        </w:rPr>
        <w:t xml:space="preserve">. </w:t>
      </w:r>
      <w:r w:rsidRPr="00371E6A">
        <w:rPr>
          <w:rFonts w:ascii="Times New Roman" w:hAnsi="Times New Roman" w:cs="Times New Roman"/>
          <w:i/>
        </w:rPr>
        <w:t xml:space="preserve">Algae </w:t>
      </w:r>
      <w:r w:rsidRPr="00371E6A">
        <w:rPr>
          <w:rFonts w:ascii="Times New Roman" w:hAnsi="Times New Roman" w:cs="Times New Roman"/>
          <w:b/>
        </w:rPr>
        <w:t>2017</w:t>
      </w:r>
      <w:r w:rsidRPr="00371E6A">
        <w:rPr>
          <w:rFonts w:ascii="Times New Roman" w:hAnsi="Times New Roman" w:cs="Times New Roman"/>
        </w:rPr>
        <w:t xml:space="preserve">, </w:t>
      </w:r>
      <w:r w:rsidRPr="00371E6A">
        <w:rPr>
          <w:rFonts w:ascii="Times New Roman" w:hAnsi="Times New Roman" w:cs="Times New Roman"/>
          <w:i/>
        </w:rPr>
        <w:t>32</w:t>
      </w:r>
      <w:r w:rsidRPr="00371E6A">
        <w:rPr>
          <w:rFonts w:ascii="Times New Roman" w:hAnsi="Times New Roman" w:cs="Times New Roman"/>
        </w:rPr>
        <w:t>, 261-273, doi:</w:t>
      </w:r>
      <w:r w:rsidRPr="00371E6A">
        <w:rPr>
          <w:rFonts w:ascii="Times New Roman" w:hAnsi="Times New Roman" w:cs="Times New Roman"/>
          <w:b/>
        </w:rPr>
        <w:t>10.4490/algae.2017.32.8.14</w:t>
      </w:r>
      <w:r w:rsidRPr="00371E6A">
        <w:rPr>
          <w:rFonts w:ascii="Times New Roman" w:hAnsi="Times New Roman" w:cs="Times New Roman"/>
        </w:rPr>
        <w:t>.</w:t>
      </w:r>
    </w:p>
    <w:p w14:paraId="57C20AF8" w14:textId="77777777" w:rsidR="00371E6A" w:rsidRPr="00371E6A" w:rsidRDefault="00371E6A" w:rsidP="00371E6A">
      <w:pPr>
        <w:pStyle w:val="EndNoteBibliography"/>
        <w:spacing w:after="0"/>
        <w:ind w:left="720" w:hanging="720"/>
        <w:rPr>
          <w:rFonts w:ascii="Times New Roman" w:hAnsi="Times New Roman" w:cs="Times New Roman"/>
        </w:rPr>
      </w:pPr>
      <w:r w:rsidRPr="00371E6A">
        <w:lastRenderedPageBreak/>
        <w:t>81.</w:t>
      </w:r>
      <w:r w:rsidRPr="00371E6A">
        <w:tab/>
      </w:r>
      <w:r w:rsidRPr="00371E6A">
        <w:rPr>
          <w:rFonts w:ascii="Times New Roman" w:hAnsi="Times New Roman" w:cs="Times New Roman"/>
          <w:b/>
        </w:rPr>
        <w:t>Sanjeewa, K.K.A.</w:t>
      </w:r>
      <w:r w:rsidRPr="00371E6A">
        <w:rPr>
          <w:rFonts w:ascii="Times New Roman" w:hAnsi="Times New Roman" w:cs="Times New Roman"/>
        </w:rPr>
        <w:t xml:space="preserve">; Fernando, I.P.S.; Samarakoon, K.W.; Lakmal, H.H.C.; Kim, E.A.; Kwon, O.N.; Dilshara, M.G.; Lee, J.B.; Jeon, Y.J. Anti-inflammatory and anti-cancer activities of sterol rich fraction of cultured marine microalga </w:t>
      </w:r>
      <w:r w:rsidRPr="00371E6A">
        <w:rPr>
          <w:rFonts w:ascii="Times New Roman" w:hAnsi="Times New Roman" w:cs="Times New Roman"/>
          <w:i/>
        </w:rPr>
        <w:t>Nannochloropsis oculata</w:t>
      </w:r>
      <w:r w:rsidRPr="00371E6A">
        <w:rPr>
          <w:rFonts w:ascii="Times New Roman" w:hAnsi="Times New Roman" w:cs="Times New Roman"/>
        </w:rPr>
        <w:t xml:space="preserve">. </w:t>
      </w:r>
      <w:r w:rsidRPr="00371E6A">
        <w:rPr>
          <w:rFonts w:ascii="Times New Roman" w:hAnsi="Times New Roman" w:cs="Times New Roman"/>
          <w:i/>
        </w:rPr>
        <w:t xml:space="preserve">Algae </w:t>
      </w:r>
      <w:r w:rsidRPr="00371E6A">
        <w:rPr>
          <w:rFonts w:ascii="Times New Roman" w:hAnsi="Times New Roman" w:cs="Times New Roman"/>
          <w:b/>
        </w:rPr>
        <w:t>2016</w:t>
      </w:r>
      <w:r w:rsidRPr="00371E6A">
        <w:rPr>
          <w:rFonts w:ascii="Times New Roman" w:hAnsi="Times New Roman" w:cs="Times New Roman"/>
        </w:rPr>
        <w:t xml:space="preserve">, </w:t>
      </w:r>
      <w:r w:rsidRPr="00371E6A">
        <w:rPr>
          <w:rFonts w:ascii="Times New Roman" w:hAnsi="Times New Roman" w:cs="Times New Roman"/>
          <w:i/>
        </w:rPr>
        <w:t>31</w:t>
      </w:r>
      <w:r w:rsidRPr="00371E6A">
        <w:rPr>
          <w:rFonts w:ascii="Times New Roman" w:hAnsi="Times New Roman" w:cs="Times New Roman"/>
        </w:rPr>
        <w:t>, 277-287, doi:</w:t>
      </w:r>
      <w:r w:rsidRPr="00371E6A">
        <w:rPr>
          <w:rFonts w:ascii="Times New Roman" w:hAnsi="Times New Roman" w:cs="Times New Roman"/>
          <w:b/>
        </w:rPr>
        <w:t>10.4490/algae.2016.31.6.29</w:t>
      </w:r>
      <w:r w:rsidRPr="00371E6A">
        <w:rPr>
          <w:rFonts w:ascii="Times New Roman" w:hAnsi="Times New Roman" w:cs="Times New Roman"/>
        </w:rPr>
        <w:t>.</w:t>
      </w:r>
    </w:p>
    <w:p w14:paraId="1C8C3713" w14:textId="77777777" w:rsidR="00371E6A" w:rsidRPr="00371E6A" w:rsidRDefault="00371E6A" w:rsidP="00371E6A">
      <w:pPr>
        <w:pStyle w:val="EndNoteBibliography"/>
        <w:spacing w:after="0"/>
        <w:ind w:left="720" w:hanging="720"/>
        <w:rPr>
          <w:rFonts w:ascii="Times New Roman" w:hAnsi="Times New Roman" w:cs="Times New Roman"/>
        </w:rPr>
      </w:pPr>
      <w:r w:rsidRPr="00371E6A">
        <w:t>82.</w:t>
      </w:r>
      <w:r w:rsidRPr="00371E6A">
        <w:tab/>
      </w:r>
      <w:r w:rsidRPr="00371E6A">
        <w:rPr>
          <w:rFonts w:ascii="Times New Roman" w:hAnsi="Times New Roman" w:cs="Times New Roman"/>
          <w:b/>
        </w:rPr>
        <w:t>Sanjeewa, K.K.A.</w:t>
      </w:r>
      <w:r w:rsidRPr="00371E6A">
        <w:rPr>
          <w:rFonts w:ascii="Times New Roman" w:hAnsi="Times New Roman" w:cs="Times New Roman"/>
        </w:rPr>
        <w:t xml:space="preserve">; Kim, E.A.; Son, K.T.; Jeon, Y.J. Bioactive properties and potentials cosmeceutical applications of phlorotannins isolated from brown seaweeds: A review. </w:t>
      </w:r>
      <w:r w:rsidRPr="00371E6A">
        <w:rPr>
          <w:rFonts w:ascii="Times New Roman" w:hAnsi="Times New Roman" w:cs="Times New Roman"/>
          <w:i/>
        </w:rPr>
        <w:t xml:space="preserve">J Photochem Photobiol B </w:t>
      </w:r>
      <w:r w:rsidRPr="00371E6A">
        <w:rPr>
          <w:rFonts w:ascii="Times New Roman" w:hAnsi="Times New Roman" w:cs="Times New Roman"/>
          <w:b/>
        </w:rPr>
        <w:t>2016</w:t>
      </w:r>
      <w:r w:rsidRPr="00371E6A">
        <w:rPr>
          <w:rFonts w:ascii="Times New Roman" w:hAnsi="Times New Roman" w:cs="Times New Roman"/>
        </w:rPr>
        <w:t xml:space="preserve">, </w:t>
      </w:r>
      <w:r w:rsidRPr="00371E6A">
        <w:rPr>
          <w:rFonts w:ascii="Times New Roman" w:hAnsi="Times New Roman" w:cs="Times New Roman"/>
          <w:i/>
        </w:rPr>
        <w:t>162</w:t>
      </w:r>
      <w:r w:rsidRPr="00371E6A">
        <w:rPr>
          <w:rFonts w:ascii="Times New Roman" w:hAnsi="Times New Roman" w:cs="Times New Roman"/>
        </w:rPr>
        <w:t>, 100-105, doi:</w:t>
      </w:r>
      <w:r w:rsidRPr="00371E6A">
        <w:rPr>
          <w:rFonts w:ascii="Times New Roman" w:hAnsi="Times New Roman" w:cs="Times New Roman"/>
          <w:b/>
        </w:rPr>
        <w:t>10.1016/j.jphotobiol.2016.06.027</w:t>
      </w:r>
      <w:r w:rsidRPr="00371E6A">
        <w:rPr>
          <w:rFonts w:ascii="Times New Roman" w:hAnsi="Times New Roman" w:cs="Times New Roman"/>
        </w:rPr>
        <w:t>.</w:t>
      </w:r>
    </w:p>
    <w:p w14:paraId="2312C8BC" w14:textId="77777777" w:rsidR="00371E6A" w:rsidRPr="00371E6A" w:rsidRDefault="00371E6A" w:rsidP="00371E6A">
      <w:pPr>
        <w:pStyle w:val="EndNoteBibliography"/>
        <w:spacing w:after="0"/>
        <w:ind w:left="720" w:hanging="720"/>
        <w:rPr>
          <w:rFonts w:ascii="Times New Roman" w:hAnsi="Times New Roman" w:cs="Times New Roman"/>
        </w:rPr>
      </w:pPr>
      <w:r w:rsidRPr="00371E6A">
        <w:t>83.</w:t>
      </w:r>
      <w:r w:rsidRPr="00371E6A">
        <w:tab/>
      </w:r>
      <w:r w:rsidRPr="00371E6A">
        <w:rPr>
          <w:rFonts w:ascii="Times New Roman" w:hAnsi="Times New Roman" w:cs="Times New Roman"/>
        </w:rPr>
        <w:t xml:space="preserve">Wang, L.; Oh, J.Y.; Fernando, I.P.S.; </w:t>
      </w:r>
      <w:r w:rsidRPr="00371E6A">
        <w:rPr>
          <w:rFonts w:ascii="Times New Roman" w:hAnsi="Times New Roman" w:cs="Times New Roman"/>
          <w:b/>
        </w:rPr>
        <w:t>Sanjeewa, K.K.A.</w:t>
      </w:r>
      <w:r w:rsidRPr="00371E6A">
        <w:rPr>
          <w:rFonts w:ascii="Times New Roman" w:hAnsi="Times New Roman" w:cs="Times New Roman"/>
        </w:rPr>
        <w:t xml:space="preserve">; Kim, E.-A.; Lee, W.; Jeon, Y.-J. Soft corals collected from Jeju Island; a potential source of anti-inflammatory phytochemicals. </w:t>
      </w:r>
      <w:r w:rsidRPr="00371E6A">
        <w:rPr>
          <w:rFonts w:ascii="Times New Roman" w:hAnsi="Times New Roman" w:cs="Times New Roman"/>
          <w:i/>
        </w:rPr>
        <w:t xml:space="preserve">Journal of Chitin and Chitosan </w:t>
      </w:r>
      <w:r w:rsidRPr="00371E6A">
        <w:rPr>
          <w:rFonts w:ascii="Times New Roman" w:hAnsi="Times New Roman" w:cs="Times New Roman"/>
          <w:b/>
        </w:rPr>
        <w:t>2016</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247-254, doi:</w:t>
      </w:r>
      <w:r w:rsidRPr="00371E6A">
        <w:rPr>
          <w:rFonts w:ascii="Times New Roman" w:hAnsi="Times New Roman" w:cs="Times New Roman"/>
          <w:b/>
        </w:rPr>
        <w:t>10.17642/jcc.21.4.4</w:t>
      </w:r>
      <w:r w:rsidRPr="00371E6A">
        <w:rPr>
          <w:rFonts w:ascii="Times New Roman" w:hAnsi="Times New Roman" w:cs="Times New Roman"/>
        </w:rPr>
        <w:t>.</w:t>
      </w:r>
    </w:p>
    <w:p w14:paraId="682E43FF" w14:textId="77777777" w:rsidR="00371E6A" w:rsidRPr="00371E6A" w:rsidRDefault="00371E6A" w:rsidP="00371E6A">
      <w:pPr>
        <w:pStyle w:val="EndNoteBibliography"/>
        <w:ind w:left="720" w:hanging="720"/>
        <w:rPr>
          <w:rFonts w:ascii="Times New Roman" w:hAnsi="Times New Roman" w:cs="Times New Roman"/>
        </w:rPr>
      </w:pPr>
      <w:r w:rsidRPr="00371E6A">
        <w:t>84.</w:t>
      </w:r>
      <w:r w:rsidRPr="00371E6A">
        <w:tab/>
      </w:r>
      <w:r w:rsidRPr="00371E6A">
        <w:rPr>
          <w:rFonts w:ascii="Times New Roman" w:hAnsi="Times New Roman" w:cs="Times New Roman"/>
          <w:b/>
        </w:rPr>
        <w:t>Sanjeewa, K.K.A.</w:t>
      </w:r>
      <w:r w:rsidRPr="00371E6A">
        <w:rPr>
          <w:rFonts w:ascii="Times New Roman" w:hAnsi="Times New Roman" w:cs="Times New Roman"/>
        </w:rPr>
        <w:t xml:space="preserve">; Oh, J.Y.; Fernando, I.P.S.; Lee, W.; Kim, S.-Y.; Wang, L.; Jeon, Y.J. Anti-proliferative effect of eight ethanolic extracts from soft corals on human leukemia cell line HL-60. </w:t>
      </w:r>
      <w:r w:rsidRPr="00371E6A">
        <w:rPr>
          <w:rFonts w:ascii="Times New Roman" w:hAnsi="Times New Roman" w:cs="Times New Roman"/>
          <w:i/>
        </w:rPr>
        <w:t xml:space="preserve">Journal of Chitin and Chitosan </w:t>
      </w:r>
      <w:r w:rsidRPr="00371E6A">
        <w:rPr>
          <w:rFonts w:ascii="Times New Roman" w:hAnsi="Times New Roman" w:cs="Times New Roman"/>
          <w:b/>
        </w:rPr>
        <w:t>2016</w:t>
      </w:r>
      <w:r w:rsidRPr="00371E6A">
        <w:rPr>
          <w:rFonts w:ascii="Times New Roman" w:hAnsi="Times New Roman" w:cs="Times New Roman"/>
        </w:rPr>
        <w:t xml:space="preserve">, </w:t>
      </w:r>
      <w:r w:rsidRPr="00371E6A">
        <w:rPr>
          <w:rFonts w:ascii="Times New Roman" w:hAnsi="Times New Roman" w:cs="Times New Roman"/>
          <w:i/>
        </w:rPr>
        <w:t>21</w:t>
      </w:r>
      <w:r w:rsidRPr="00371E6A">
        <w:rPr>
          <w:rFonts w:ascii="Times New Roman" w:hAnsi="Times New Roman" w:cs="Times New Roman"/>
        </w:rPr>
        <w:t>, 261-266, doi:</w:t>
      </w:r>
      <w:r w:rsidRPr="00371E6A">
        <w:rPr>
          <w:rFonts w:ascii="Times New Roman" w:hAnsi="Times New Roman" w:cs="Times New Roman"/>
          <w:b/>
        </w:rPr>
        <w:t>10.17642/jcc.21.4.6</w:t>
      </w:r>
      <w:r w:rsidRPr="00371E6A">
        <w:rPr>
          <w:rFonts w:ascii="Times New Roman" w:hAnsi="Times New Roman" w:cs="Times New Roman"/>
        </w:rPr>
        <w:t>.</w:t>
      </w:r>
    </w:p>
    <w:p w14:paraId="0822807B" w14:textId="0EC64ABF" w:rsidR="005A7B91" w:rsidRDefault="00346514" w:rsidP="000F6975">
      <w:pPr>
        <w:rPr>
          <w:lang w:val="en-US"/>
        </w:rPr>
        <w:sectPr w:rsidR="005A7B91" w:rsidSect="004300B3">
          <w:pgSz w:w="11906" w:h="16838"/>
          <w:pgMar w:top="1701" w:right="1440" w:bottom="1440" w:left="1440" w:header="708" w:footer="708" w:gutter="0"/>
          <w:cols w:space="708"/>
          <w:docGrid w:linePitch="360"/>
        </w:sectPr>
      </w:pPr>
      <w:r>
        <w:rPr>
          <w:lang w:val="en-US"/>
        </w:rPr>
        <w:fldChar w:fldCharType="end"/>
      </w:r>
    </w:p>
    <w:p w14:paraId="0AD8DAA3" w14:textId="08D0CF53" w:rsidR="008B6785" w:rsidRPr="00867743" w:rsidRDefault="008B6785" w:rsidP="005A7B91">
      <w:pPr>
        <w:pStyle w:val="Heading2"/>
        <w:rPr>
          <w:lang w:val="en-US"/>
        </w:rPr>
      </w:pPr>
      <w:r w:rsidRPr="007A5786">
        <w:rPr>
          <w:lang w:val="en-US"/>
        </w:rPr>
        <w:lastRenderedPageBreak/>
        <w:t>Conference Proceedings</w:t>
      </w:r>
    </w:p>
    <w:p w14:paraId="2670FB99" w14:textId="77777777" w:rsidR="00684280" w:rsidRDefault="00684280" w:rsidP="0092304F">
      <w:pPr>
        <w:spacing w:after="0" w:line="360" w:lineRule="auto"/>
        <w:rPr>
          <w:rFonts w:cs="Times New Roman"/>
          <w:b/>
          <w:bCs/>
        </w:rPr>
      </w:pPr>
    </w:p>
    <w:p w14:paraId="7110048B" w14:textId="2893FD2E" w:rsidR="00251566" w:rsidRDefault="007451B7" w:rsidP="00CD3FC3">
      <w:pPr>
        <w:pStyle w:val="NoSpacing"/>
        <w:numPr>
          <w:ilvl w:val="0"/>
          <w:numId w:val="17"/>
        </w:numPr>
      </w:pPr>
      <w:r w:rsidRPr="0092304F">
        <w:t>Wasana S</w:t>
      </w:r>
      <w:r w:rsidR="00D93087" w:rsidRPr="0092304F">
        <w:t>.</w:t>
      </w:r>
      <w:r w:rsidR="00CA784F" w:rsidRPr="0092304F">
        <w:t xml:space="preserve">, </w:t>
      </w:r>
      <w:r w:rsidRPr="0092304F">
        <w:t>Molagoda</w:t>
      </w:r>
      <w:r w:rsidR="00CA784F" w:rsidRPr="0092304F">
        <w:t xml:space="preserve"> </w:t>
      </w:r>
      <w:r w:rsidRPr="0092304F">
        <w:t>N</w:t>
      </w:r>
      <w:r w:rsidR="00D93087" w:rsidRPr="0092304F">
        <w:t>.</w:t>
      </w:r>
      <w:r w:rsidR="00CA784F" w:rsidRPr="0092304F">
        <w:t>,</w:t>
      </w:r>
      <w:r w:rsidRPr="0092304F">
        <w:t xml:space="preserve"> Jayasooriya</w:t>
      </w:r>
      <w:r w:rsidR="00CA784F" w:rsidRPr="0092304F">
        <w:t xml:space="preserve"> </w:t>
      </w:r>
      <w:r w:rsidRPr="0092304F">
        <w:t>P T</w:t>
      </w:r>
      <w:r w:rsidR="00D93087" w:rsidRPr="0092304F">
        <w:t>.,</w:t>
      </w:r>
      <w:r w:rsidRPr="0092304F">
        <w:t xml:space="preserve"> </w:t>
      </w:r>
      <w:r w:rsidR="00E16A79" w:rsidRPr="0092304F">
        <w:rPr>
          <w:b/>
          <w:bCs/>
        </w:rPr>
        <w:t>Sanjeewa K.K.A.,</w:t>
      </w:r>
      <w:r w:rsidR="00E16A79" w:rsidRPr="0092304F">
        <w:t xml:space="preserve">. </w:t>
      </w:r>
      <w:r w:rsidR="00456BAC" w:rsidRPr="0092304F">
        <w:t xml:space="preserve">Antityrosinase Activity and Bioactive Potential of Ethanolic Extract of </w:t>
      </w:r>
      <w:r w:rsidR="00456BAC" w:rsidRPr="0092304F">
        <w:rPr>
          <w:i/>
          <w:iCs/>
        </w:rPr>
        <w:t>Elaeocarpus serratus</w:t>
      </w:r>
      <w:r w:rsidR="00456BAC" w:rsidRPr="0092304F">
        <w:t xml:space="preserve"> L. Leaves and Fruit for Novel Cosmeceuticals</w:t>
      </w:r>
      <w:r w:rsidR="00CB1366" w:rsidRPr="0092304F">
        <w:t>.</w:t>
      </w:r>
      <w:r w:rsidR="00E27E41" w:rsidRPr="0092304F">
        <w:t xml:space="preserve"> </w:t>
      </w:r>
      <w:r w:rsidR="00942A16" w:rsidRPr="0092304F">
        <w:t>International Conference on Innovation and Emerging Technologies 2024</w:t>
      </w:r>
      <w:r w:rsidR="00E27E41" w:rsidRPr="0092304F">
        <w:t xml:space="preserve"> </w:t>
      </w:r>
      <w:r w:rsidR="00942A16" w:rsidRPr="0092304F">
        <w:t>At Faculty of Technology, University of Sri Jayewardenepura</w:t>
      </w:r>
      <w:r w:rsidR="00E27E41" w:rsidRPr="0092304F">
        <w:t xml:space="preserve">. </w:t>
      </w:r>
      <w:r w:rsidR="0092304F" w:rsidRPr="0092304F">
        <w:t>2024 November 21</w:t>
      </w:r>
      <w:r w:rsidR="0092304F">
        <w:t>-</w:t>
      </w:r>
      <w:r w:rsidR="0092304F" w:rsidRPr="002D7501">
        <w:t>22</w:t>
      </w:r>
      <w:r w:rsidR="0092304F">
        <w:t>.</w:t>
      </w:r>
    </w:p>
    <w:p w14:paraId="4B6C0C55" w14:textId="77777777" w:rsidR="00056218" w:rsidRDefault="00056218" w:rsidP="00DE1AF2">
      <w:pPr>
        <w:pStyle w:val="NoSpacing"/>
      </w:pPr>
    </w:p>
    <w:p w14:paraId="32159B3F" w14:textId="77777777" w:rsidR="00056218" w:rsidRDefault="00056218" w:rsidP="00DE1AF2">
      <w:pPr>
        <w:pStyle w:val="NoSpacing"/>
      </w:pPr>
    </w:p>
    <w:p w14:paraId="0D8069FC" w14:textId="34A88B60" w:rsidR="00056218" w:rsidRPr="007D1F3F" w:rsidRDefault="007D1F3F" w:rsidP="00CD3FC3">
      <w:pPr>
        <w:pStyle w:val="NoSpacing"/>
        <w:numPr>
          <w:ilvl w:val="0"/>
          <w:numId w:val="17"/>
        </w:numPr>
      </w:pPr>
      <w:r>
        <w:t>W</w:t>
      </w:r>
      <w:r w:rsidR="00056218" w:rsidRPr="0092304F">
        <w:t xml:space="preserve">asana S., Molagoda N., Jayasooriya P T., </w:t>
      </w:r>
      <w:r w:rsidR="00056218" w:rsidRPr="0092304F">
        <w:rPr>
          <w:b/>
          <w:bCs/>
        </w:rPr>
        <w:t>Sanjeewa K.K.A.,</w:t>
      </w:r>
      <w:r w:rsidR="00056218" w:rsidRPr="0092304F">
        <w:t xml:space="preserve">. </w:t>
      </w:r>
      <w:r w:rsidR="00056218" w:rsidRPr="00056218">
        <w:t xml:space="preserve">Evaluation of extraction procedure for effective isolation of bioactive compounds from underutilized fruits in </w:t>
      </w:r>
      <w:r>
        <w:t>Sri Lanka</w:t>
      </w:r>
      <w:r w:rsidR="00056218" w:rsidRPr="00056218">
        <w:t xml:space="preserve"> for potential industrial applications</w:t>
      </w:r>
      <w:r>
        <w:t xml:space="preserve">, </w:t>
      </w:r>
      <w:r w:rsidR="00056218" w:rsidRPr="007D1F3F">
        <w:t>International Conference on Biomimicry for Sustainability (ICBS 2024)</w:t>
      </w:r>
      <w:r w:rsidR="00512701">
        <w:t xml:space="preserve"> </w:t>
      </w:r>
      <w:r w:rsidR="00056218" w:rsidRPr="007D1F3F">
        <w:t>At gapHQ, Colombo 07, Sri Lanka, September 2024</w:t>
      </w:r>
    </w:p>
    <w:p w14:paraId="2F2C9717" w14:textId="77777777" w:rsidR="00056218" w:rsidRPr="00056218" w:rsidRDefault="00056218" w:rsidP="00DE1AF2">
      <w:pPr>
        <w:pStyle w:val="NoSpacing"/>
      </w:pPr>
    </w:p>
    <w:p w14:paraId="633B971B" w14:textId="77777777" w:rsidR="0092304F" w:rsidRPr="0092304F" w:rsidRDefault="0092304F" w:rsidP="00DE1AF2">
      <w:pPr>
        <w:pStyle w:val="NoSpacing"/>
      </w:pPr>
    </w:p>
    <w:p w14:paraId="08EBE477" w14:textId="27CA1F30" w:rsidR="002D7501" w:rsidRDefault="002D7501" w:rsidP="00CD3FC3">
      <w:pPr>
        <w:pStyle w:val="NoSpacing"/>
        <w:numPr>
          <w:ilvl w:val="0"/>
          <w:numId w:val="17"/>
        </w:numPr>
      </w:pPr>
      <w:r w:rsidRPr="002D7501">
        <w:t>Dissanayake</w:t>
      </w:r>
      <w:r>
        <w:t xml:space="preserve"> D.S</w:t>
      </w:r>
      <w:r w:rsidR="00D93087">
        <w:t>.</w:t>
      </w:r>
      <w:r w:rsidRPr="002D7501">
        <w:t>, Ko</w:t>
      </w:r>
      <w:r>
        <w:t xml:space="preserve"> K.Y.</w:t>
      </w:r>
      <w:r w:rsidRPr="002D7501">
        <w:t>, Je</w:t>
      </w:r>
      <w:r>
        <w:t xml:space="preserve"> J.G.</w:t>
      </w:r>
      <w:r w:rsidRPr="002D7501">
        <w:t xml:space="preserve">, </w:t>
      </w:r>
      <w:r w:rsidR="00E16A79" w:rsidRPr="00C61897">
        <w:rPr>
          <w:b/>
          <w:bCs/>
        </w:rPr>
        <w:t>Sanjeewa K.K.A.,</w:t>
      </w:r>
      <w:r w:rsidR="00E16A79" w:rsidRPr="002D7501">
        <w:t xml:space="preserve">. </w:t>
      </w:r>
      <w:r w:rsidRPr="002D7501">
        <w:t xml:space="preserve">Fucoidan from </w:t>
      </w:r>
      <w:r w:rsidRPr="002D7501">
        <w:rPr>
          <w:i/>
          <w:iCs/>
        </w:rPr>
        <w:t>Padina commersonii</w:t>
      </w:r>
      <w:r w:rsidRPr="002D7501">
        <w:t xml:space="preserve"> blocks the TLR/NF-kB signaling pathway, which reduces LPS-induced inflammation in </w:t>
      </w:r>
      <w:r w:rsidR="00F8560B" w:rsidRPr="002D7501">
        <w:t>macrophages</w:t>
      </w:r>
      <w:r w:rsidR="00CB1366">
        <w:t>.</w:t>
      </w:r>
      <w:r w:rsidR="00F8560B" w:rsidRPr="002D7501">
        <w:t xml:space="preserve"> 2023</w:t>
      </w:r>
      <w:r w:rsidRPr="002D7501">
        <w:t xml:space="preserve"> International Symposium and Annual Meeting  Sustainable Food Innovation. 2023 June 28-30</w:t>
      </w:r>
    </w:p>
    <w:p w14:paraId="7A5192B0" w14:textId="77777777" w:rsidR="002D7501" w:rsidRDefault="002D7501" w:rsidP="00DE1AF2">
      <w:pPr>
        <w:pStyle w:val="NoSpacing"/>
      </w:pPr>
    </w:p>
    <w:p w14:paraId="19647450" w14:textId="1F1CD63C" w:rsidR="002D7501" w:rsidRPr="002D7501" w:rsidRDefault="002D7501" w:rsidP="00CD3FC3">
      <w:pPr>
        <w:pStyle w:val="NoSpacing"/>
        <w:numPr>
          <w:ilvl w:val="0"/>
          <w:numId w:val="17"/>
        </w:numPr>
      </w:pPr>
      <w:r w:rsidRPr="002D7501">
        <w:t xml:space="preserve">Dissanayake D.S., </w:t>
      </w:r>
      <w:r w:rsidRPr="00C61897">
        <w:rPr>
          <w:b/>
          <w:bCs/>
        </w:rPr>
        <w:t>Sanjeewa K.K.A.,</w:t>
      </w:r>
      <w:r w:rsidRPr="00C61897">
        <w:t xml:space="preserve"> </w:t>
      </w:r>
      <w:r w:rsidRPr="002D7501">
        <w:t xml:space="preserve"> Ko</w:t>
      </w:r>
      <w:r>
        <w:t xml:space="preserve"> K.Y.</w:t>
      </w:r>
      <w:r w:rsidRPr="002D7501">
        <w:t xml:space="preserve">, Je </w:t>
      </w:r>
      <w:r>
        <w:t xml:space="preserve">J.G., </w:t>
      </w:r>
      <w:r w:rsidRPr="002D7501">
        <w:t>and Jeon</w:t>
      </w:r>
      <w:r>
        <w:t xml:space="preserve"> Y.J.</w:t>
      </w:r>
      <w:r w:rsidRPr="002D7501">
        <w:t xml:space="preserve">, In vitro and in vivo anti-inflammatory properties of high molecular weight sulfated polysaccharides isolated from </w:t>
      </w:r>
      <w:r w:rsidRPr="002D7501">
        <w:rPr>
          <w:i/>
          <w:iCs/>
        </w:rPr>
        <w:t>Sargassum horneri</w:t>
      </w:r>
      <w:r w:rsidRPr="002D7501">
        <w:t>. 2023 Korea Fisheries Science Conference KOSFAS.  2023 July 5-7</w:t>
      </w:r>
    </w:p>
    <w:p w14:paraId="527941C8" w14:textId="77777777" w:rsidR="002D7501" w:rsidRDefault="002D7501" w:rsidP="00DE1AF2">
      <w:pPr>
        <w:pStyle w:val="NoSpacing"/>
        <w:rPr>
          <w:b/>
          <w:bCs/>
        </w:rPr>
      </w:pPr>
    </w:p>
    <w:p w14:paraId="3C4852C4" w14:textId="682C5CAA" w:rsidR="008B6785" w:rsidRPr="00C61897" w:rsidRDefault="008B6785" w:rsidP="00CD3FC3">
      <w:pPr>
        <w:pStyle w:val="NoSpacing"/>
        <w:numPr>
          <w:ilvl w:val="0"/>
          <w:numId w:val="17"/>
        </w:numPr>
        <w:rPr>
          <w:b/>
          <w:bCs/>
        </w:rPr>
      </w:pPr>
      <w:r w:rsidRPr="00C61897">
        <w:rPr>
          <w:b/>
          <w:bCs/>
        </w:rPr>
        <w:t>Sanjeewa K.K.A.,</w:t>
      </w:r>
      <w:r w:rsidRPr="00C61897">
        <w:t xml:space="preserve"> and Jeon Y.J.</w:t>
      </w:r>
      <w:r w:rsidRPr="00C61897">
        <w:rPr>
          <w:b/>
          <w:bCs/>
        </w:rPr>
        <w:t xml:space="preserve"> </w:t>
      </w:r>
      <w:r w:rsidRPr="00C61897">
        <w:t xml:space="preserve">Fucoidan isolated from </w:t>
      </w:r>
      <w:r w:rsidRPr="00C61897">
        <w:rPr>
          <w:i/>
          <w:iCs/>
        </w:rPr>
        <w:t>Sargassum honeri</w:t>
      </w:r>
      <w:r w:rsidRPr="00C61897">
        <w:t xml:space="preserve"> down-regulate LPS-induced inflammation in RAW 264.7 macrophages and Zebrafish model. 2019 October 23-25. The 4</w:t>
      </w:r>
      <w:r w:rsidRPr="00C61897">
        <w:rPr>
          <w:vertAlign w:val="superscript"/>
        </w:rPr>
        <w:t>th</w:t>
      </w:r>
      <w:r w:rsidRPr="00C61897">
        <w:t xml:space="preserve"> industrial revolution: The role of food and nutritional sciences conference, Jeju  </w:t>
      </w:r>
    </w:p>
    <w:p w14:paraId="3D9C01D8" w14:textId="77777777" w:rsidR="008B6785" w:rsidRPr="00693B10" w:rsidRDefault="008B6785" w:rsidP="00DE1AF2">
      <w:pPr>
        <w:pStyle w:val="NoSpacing"/>
        <w:rPr>
          <w:b/>
          <w:bCs/>
        </w:rPr>
      </w:pPr>
    </w:p>
    <w:p w14:paraId="24FF90BD" w14:textId="77777777" w:rsidR="008B6785" w:rsidRPr="00C61897" w:rsidRDefault="008B6785" w:rsidP="00CD3FC3">
      <w:pPr>
        <w:pStyle w:val="NoSpacing"/>
        <w:numPr>
          <w:ilvl w:val="0"/>
          <w:numId w:val="17"/>
        </w:numPr>
      </w:pPr>
      <w:r w:rsidRPr="00C61897">
        <w:rPr>
          <w:b/>
          <w:bCs/>
        </w:rPr>
        <w:t>Sanjeewa K.K.A.,</w:t>
      </w:r>
      <w:r w:rsidRPr="00C61897">
        <w:t xml:space="preserve"> Fernando I.P.S., Bomi R., and Jeon Y.J. Diphlorethohydroxy¬carmalol isolated from a brown seaweed </w:t>
      </w:r>
      <w:r w:rsidRPr="00C61897">
        <w:rPr>
          <w:i/>
          <w:iCs/>
        </w:rPr>
        <w:t>Ishige okamurae</w:t>
      </w:r>
      <w:r w:rsidRPr="00C61897">
        <w:t xml:space="preserve"> attenuate fine dust induced inflammation in keratinocytes and macrophages. 2019 June 24-28, South china sea conference 2019 (scs2019) </w:t>
      </w:r>
    </w:p>
    <w:p w14:paraId="7B607142" w14:textId="77777777" w:rsidR="008B6785" w:rsidRPr="00693B10" w:rsidRDefault="008B6785" w:rsidP="00DE1AF2">
      <w:pPr>
        <w:pStyle w:val="NoSpacing"/>
        <w:rPr>
          <w:b/>
          <w:bCs/>
        </w:rPr>
      </w:pPr>
    </w:p>
    <w:p w14:paraId="3DE5DF92" w14:textId="77777777" w:rsidR="008B6785" w:rsidRPr="00C61897" w:rsidRDefault="008B6785" w:rsidP="00CD3FC3">
      <w:pPr>
        <w:pStyle w:val="NoSpacing"/>
        <w:numPr>
          <w:ilvl w:val="0"/>
          <w:numId w:val="17"/>
        </w:numPr>
        <w:rPr>
          <w:lang w:val="en-US"/>
        </w:rPr>
      </w:pPr>
      <w:r w:rsidRPr="00C61897">
        <w:rPr>
          <w:b/>
          <w:bCs/>
        </w:rPr>
        <w:t>Sanjeewa K.K.A.,</w:t>
      </w:r>
      <w:r w:rsidRPr="00C61897">
        <w:t xml:space="preserve"> Jayawardena T.U., Kim.S. Y., and Jeon Y.J. Dieckol; an algal polyphenol attenuates urban fine dust-induced inflammation in RAW 264.7 cells via the activation of Anti-inflammatory and antioxidant signaling pathways</w:t>
      </w:r>
      <w:r w:rsidRPr="00C61897">
        <w:rPr>
          <w:lang w:val="en-US"/>
        </w:rPr>
        <w:t>. 2019, 23</w:t>
      </w:r>
      <w:r w:rsidRPr="00C61897">
        <w:rPr>
          <w:vertAlign w:val="superscript"/>
          <w:lang w:val="en-US"/>
        </w:rPr>
        <w:t>rd</w:t>
      </w:r>
      <w:r w:rsidRPr="00C61897">
        <w:rPr>
          <w:lang w:val="en-US"/>
        </w:rPr>
        <w:t xml:space="preserve"> International Seaweed Symposium. p. 227-227</w:t>
      </w:r>
    </w:p>
    <w:p w14:paraId="36BEC1C6" w14:textId="77777777" w:rsidR="008B6785" w:rsidRPr="00693B10" w:rsidRDefault="008B6785" w:rsidP="00DE1AF2">
      <w:pPr>
        <w:pStyle w:val="NoSpacing"/>
        <w:rPr>
          <w:lang w:val="en-US"/>
        </w:rPr>
      </w:pPr>
    </w:p>
    <w:p w14:paraId="4F1CABAF" w14:textId="77777777" w:rsidR="008B6785" w:rsidRPr="00C61897" w:rsidRDefault="008B6785" w:rsidP="00CD3FC3">
      <w:pPr>
        <w:pStyle w:val="NoSpacing"/>
        <w:numPr>
          <w:ilvl w:val="0"/>
          <w:numId w:val="17"/>
        </w:numPr>
        <w:rPr>
          <w:lang w:val="en-US"/>
        </w:rPr>
      </w:pPr>
      <w:r w:rsidRPr="00C61897">
        <w:rPr>
          <w:b/>
          <w:bCs/>
        </w:rPr>
        <w:t>Sanjeewa K.K.A.,</w:t>
      </w:r>
      <w:r w:rsidRPr="00C61897">
        <w:t xml:space="preserve"> Kim H.S., Jayawardena T.U., and Jeon Y.J. </w:t>
      </w:r>
      <w:r w:rsidRPr="00C61897">
        <w:rPr>
          <w:lang w:val="en-US"/>
        </w:rPr>
        <w:t xml:space="preserve">3-Hydroxy-5,6-epoxy-β-ionone isolated from </w:t>
      </w:r>
      <w:r w:rsidRPr="00C61897">
        <w:rPr>
          <w:i/>
          <w:iCs/>
          <w:lang w:val="en-US"/>
        </w:rPr>
        <w:t>Sargassum horneri</w:t>
      </w:r>
      <w:r w:rsidRPr="00C61897">
        <w:rPr>
          <w:lang w:val="en-US"/>
        </w:rPr>
        <w:t xml:space="preserve"> protect MH-S mouse lung cells against fine dust induced inflammation and oxidative stress. 2019, 23</w:t>
      </w:r>
      <w:r w:rsidRPr="00C61897">
        <w:rPr>
          <w:vertAlign w:val="superscript"/>
          <w:lang w:val="en-US"/>
        </w:rPr>
        <w:t>rd</w:t>
      </w:r>
      <w:r w:rsidRPr="00C61897">
        <w:rPr>
          <w:lang w:val="en-US"/>
        </w:rPr>
        <w:t xml:space="preserve"> International Seaweed Symposium. p. 157-157</w:t>
      </w:r>
    </w:p>
    <w:p w14:paraId="19F341DA" w14:textId="77777777" w:rsidR="008B6785" w:rsidRPr="00693B10" w:rsidRDefault="008B6785" w:rsidP="00DE1AF2">
      <w:pPr>
        <w:pStyle w:val="NoSpacing"/>
        <w:rPr>
          <w:b/>
          <w:bCs/>
          <w:i/>
          <w:iCs/>
          <w:lang w:val="en-US"/>
        </w:rPr>
      </w:pPr>
    </w:p>
    <w:p w14:paraId="2432038A" w14:textId="77777777" w:rsidR="008B6785" w:rsidRPr="00C61897" w:rsidRDefault="008B6785" w:rsidP="00CD3FC3">
      <w:pPr>
        <w:pStyle w:val="NoSpacing"/>
        <w:numPr>
          <w:ilvl w:val="0"/>
          <w:numId w:val="17"/>
        </w:numPr>
      </w:pPr>
      <w:r w:rsidRPr="00C61897">
        <w:rPr>
          <w:b/>
          <w:bCs/>
        </w:rPr>
        <w:t>Sanjeewa K.K.A.,</w:t>
      </w:r>
      <w:r w:rsidRPr="00C61897">
        <w:t xml:space="preserve"> Kang M.C., and Jeon Y.J. Indole derivatives isolated from brown alga </w:t>
      </w:r>
      <w:r w:rsidRPr="00C61897">
        <w:rPr>
          <w:i/>
          <w:iCs/>
        </w:rPr>
        <w:t>Sargassum thunbergii</w:t>
      </w:r>
      <w:r w:rsidRPr="00C61897">
        <w:t xml:space="preserve"> Inhibit Adipogenesis through AMPK activation in 3T3-L1 preadipocytes. </w:t>
      </w:r>
      <w:r w:rsidRPr="00C61897">
        <w:rPr>
          <w:lang w:val="en-US"/>
        </w:rPr>
        <w:t>2019, 23</w:t>
      </w:r>
      <w:r w:rsidRPr="00C61897">
        <w:rPr>
          <w:vertAlign w:val="superscript"/>
          <w:lang w:val="en-US"/>
        </w:rPr>
        <w:t>rd</w:t>
      </w:r>
      <w:r w:rsidRPr="00C61897">
        <w:rPr>
          <w:lang w:val="en-US"/>
        </w:rPr>
        <w:t xml:space="preserve"> International Seaweed Symposium. p. 229-229</w:t>
      </w:r>
    </w:p>
    <w:p w14:paraId="2DBE9994" w14:textId="77777777" w:rsidR="008B6785" w:rsidRPr="00693B10" w:rsidRDefault="008B6785" w:rsidP="00DE1AF2">
      <w:pPr>
        <w:pStyle w:val="NoSpacing"/>
        <w:rPr>
          <w:b/>
          <w:bCs/>
          <w:lang w:val="en-US"/>
        </w:rPr>
      </w:pPr>
    </w:p>
    <w:p w14:paraId="04169172" w14:textId="77777777" w:rsidR="008B6785" w:rsidRPr="00C61897" w:rsidRDefault="008B6785" w:rsidP="00CD3FC3">
      <w:pPr>
        <w:pStyle w:val="NoSpacing"/>
        <w:numPr>
          <w:ilvl w:val="0"/>
          <w:numId w:val="17"/>
        </w:numPr>
        <w:rPr>
          <w:b/>
          <w:bCs/>
          <w:lang w:val="en-US"/>
        </w:rPr>
      </w:pPr>
      <w:r w:rsidRPr="00C61897">
        <w:t xml:space="preserve">Jayawardena T.U., </w:t>
      </w:r>
      <w:r w:rsidRPr="00C61897">
        <w:rPr>
          <w:b/>
          <w:bCs/>
        </w:rPr>
        <w:t>Sanjeewa K.K.A.,</w:t>
      </w:r>
      <w:r w:rsidRPr="00C61897">
        <w:t xml:space="preserve"> Kim S.Y., and Jeon Y.J. </w:t>
      </w:r>
      <w:r w:rsidRPr="00C61897">
        <w:rPr>
          <w:i/>
          <w:iCs/>
        </w:rPr>
        <w:t>Sargassum horneri</w:t>
      </w:r>
      <w:r w:rsidRPr="00C61897">
        <w:t xml:space="preserve"> ethanol extract inhibits fine dust induced inflammation via Nrf2/HO-1 signaling pathway in RAW 264.7 macrophages. </w:t>
      </w:r>
      <w:r w:rsidRPr="00C61897">
        <w:rPr>
          <w:lang w:val="en-US"/>
        </w:rPr>
        <w:t>2019, 23</w:t>
      </w:r>
      <w:r w:rsidRPr="00C61897">
        <w:rPr>
          <w:vertAlign w:val="superscript"/>
          <w:lang w:val="en-US"/>
        </w:rPr>
        <w:t>rd</w:t>
      </w:r>
      <w:r w:rsidRPr="00C61897">
        <w:rPr>
          <w:lang w:val="en-US"/>
        </w:rPr>
        <w:t xml:space="preserve"> International Seaweed Symposium. p. 228-228</w:t>
      </w:r>
    </w:p>
    <w:p w14:paraId="70D66B3F" w14:textId="77777777" w:rsidR="008B6785" w:rsidRPr="00693B10" w:rsidRDefault="008B6785" w:rsidP="00DE1AF2">
      <w:pPr>
        <w:pStyle w:val="NoSpacing"/>
        <w:rPr>
          <w:b/>
          <w:bCs/>
          <w:lang w:val="en-US"/>
        </w:rPr>
      </w:pPr>
    </w:p>
    <w:p w14:paraId="6CDD4FDD" w14:textId="77777777" w:rsidR="008B6785" w:rsidRPr="00C61897" w:rsidRDefault="008B6785" w:rsidP="00CD3FC3">
      <w:pPr>
        <w:pStyle w:val="NoSpacing"/>
        <w:numPr>
          <w:ilvl w:val="0"/>
          <w:numId w:val="17"/>
        </w:numPr>
      </w:pPr>
      <w:r w:rsidRPr="00C61897">
        <w:rPr>
          <w:b/>
          <w:bCs/>
        </w:rPr>
        <w:t>Sanjeewa K.K.A.,</w:t>
      </w:r>
      <w:r w:rsidRPr="00C61897">
        <w:t xml:space="preserve"> Fernando I.P.S., and Jeon Y.J. </w:t>
      </w:r>
      <w:r w:rsidRPr="00C61897">
        <w:rPr>
          <w:i/>
          <w:iCs/>
        </w:rPr>
        <w:t>Sargassum horneri</w:t>
      </w:r>
      <w:r w:rsidRPr="00C61897">
        <w:t xml:space="preserve"> polysaccharides inhibit LPS-induced inflammation in RAW 264.7 cells via NF-kB pathway. 2018, The Korean Society of Fisheries and Aquatic Science. p. 100-100.</w:t>
      </w:r>
    </w:p>
    <w:p w14:paraId="014DB46B" w14:textId="77777777" w:rsidR="008B6785" w:rsidRPr="00693B10" w:rsidRDefault="008B6785" w:rsidP="00DE1AF2">
      <w:pPr>
        <w:pStyle w:val="NoSpacing"/>
      </w:pPr>
    </w:p>
    <w:p w14:paraId="1D0F2C56" w14:textId="77777777" w:rsidR="008B6785" w:rsidRPr="00C61897" w:rsidRDefault="008B6785" w:rsidP="00CD3FC3">
      <w:pPr>
        <w:pStyle w:val="NoSpacing"/>
        <w:numPr>
          <w:ilvl w:val="0"/>
          <w:numId w:val="17"/>
        </w:numPr>
      </w:pPr>
      <w:r w:rsidRPr="00C61897">
        <w:rPr>
          <w:b/>
          <w:bCs/>
        </w:rPr>
        <w:t>Sanjeewa K.K.A.,</w:t>
      </w:r>
      <w:r w:rsidRPr="00C61897">
        <w:t xml:space="preserve"> Fernando I.P.S., and Jeon Y.J. High molecular weight polysaccharides separated from </w:t>
      </w:r>
      <w:r w:rsidRPr="00C61897">
        <w:rPr>
          <w:i/>
          <w:iCs/>
        </w:rPr>
        <w:t>Sargassum horneri</w:t>
      </w:r>
      <w:r w:rsidRPr="00C61897">
        <w:t xml:space="preserve"> inhibit LPS-induced inflammation in RAW 264.7 cells via NF-kB signal mechanisms. 2018, The Korean Society of Fisheries and Aquatic Science. p. 179-179.</w:t>
      </w:r>
    </w:p>
    <w:p w14:paraId="6A24B350" w14:textId="77777777" w:rsidR="008B6785" w:rsidRPr="00693B10" w:rsidRDefault="008B6785" w:rsidP="00DE1AF2">
      <w:pPr>
        <w:pStyle w:val="NoSpacing"/>
      </w:pPr>
    </w:p>
    <w:p w14:paraId="1CFFE1C3" w14:textId="77777777" w:rsidR="008B6785" w:rsidRPr="00C61897" w:rsidRDefault="008B6785" w:rsidP="00CD3FC3">
      <w:pPr>
        <w:pStyle w:val="NoSpacing"/>
        <w:numPr>
          <w:ilvl w:val="0"/>
          <w:numId w:val="17"/>
        </w:numPr>
      </w:pPr>
      <w:r w:rsidRPr="00C61897">
        <w:rPr>
          <w:b/>
          <w:bCs/>
        </w:rPr>
        <w:t xml:space="preserve">Sanjeewa K.K.A., </w:t>
      </w:r>
      <w:r w:rsidRPr="00C61897">
        <w:t xml:space="preserve">Fernando I.P.S., Kim E.A., Kim S.Y., and Jeon Y.J. Anti-inflammatory activity of a fucose rich sulfated polysaccharide isolated from an enzymatic digest of brown seaweed </w:t>
      </w:r>
      <w:r w:rsidRPr="00C61897">
        <w:rPr>
          <w:i/>
          <w:iCs/>
        </w:rPr>
        <w:t>Sargassum horneri</w:t>
      </w:r>
      <w:r w:rsidRPr="00C61897">
        <w:t>. 2016, The korean Society of Food Science and Nutrition. p. 476-476.</w:t>
      </w:r>
    </w:p>
    <w:p w14:paraId="1F84C1F8" w14:textId="77777777" w:rsidR="008B6785" w:rsidRPr="00693B10" w:rsidRDefault="008B6785" w:rsidP="00DE1AF2">
      <w:pPr>
        <w:pStyle w:val="NoSpacing"/>
      </w:pPr>
    </w:p>
    <w:p w14:paraId="43120F8D" w14:textId="77777777" w:rsidR="008B6785" w:rsidRPr="00C61897" w:rsidRDefault="008B6785" w:rsidP="00CD3FC3">
      <w:pPr>
        <w:pStyle w:val="NoSpacing"/>
        <w:numPr>
          <w:ilvl w:val="0"/>
          <w:numId w:val="17"/>
        </w:numPr>
      </w:pPr>
      <w:r w:rsidRPr="00C61897">
        <w:rPr>
          <w:b/>
          <w:bCs/>
        </w:rPr>
        <w:t xml:space="preserve">Sanjeewa K.K.A., </w:t>
      </w:r>
      <w:r w:rsidRPr="00C61897">
        <w:t xml:space="preserve">Samarakoon K.W., Nam K.O., Ko J.Y., Ji-Hyeok L., Kang M.C., Kim D., J.B.Lee, Lee J.S., and Jeon Y.J. Purification and identification of novel angiotensin-i converting enzyme inhibitory peptides from marine microalgae </w:t>
      </w:r>
      <w:r w:rsidRPr="00C61897">
        <w:rPr>
          <w:i/>
          <w:iCs/>
        </w:rPr>
        <w:t>Nannochloropsis oculata</w:t>
      </w:r>
      <w:r w:rsidRPr="00C61897">
        <w:t xml:space="preserve"> protein hydrolysate. 2015, The Korean Society of Fisheries and Aquatic Science. p. 607-607.</w:t>
      </w:r>
    </w:p>
    <w:p w14:paraId="26EB6080" w14:textId="77777777" w:rsidR="008B6785" w:rsidRPr="00693B10" w:rsidRDefault="008B6785" w:rsidP="00DE1AF2">
      <w:pPr>
        <w:pStyle w:val="NoSpacing"/>
      </w:pPr>
    </w:p>
    <w:p w14:paraId="2EE1E4E5" w14:textId="77777777" w:rsidR="008B6785" w:rsidRPr="00C61897" w:rsidRDefault="008B6785" w:rsidP="00CD3FC3">
      <w:pPr>
        <w:pStyle w:val="NoSpacing"/>
        <w:numPr>
          <w:ilvl w:val="0"/>
          <w:numId w:val="17"/>
        </w:numPr>
      </w:pPr>
      <w:r w:rsidRPr="00C61897">
        <w:t xml:space="preserve">Fernando I.P.S., </w:t>
      </w:r>
      <w:r w:rsidRPr="00C61897">
        <w:rPr>
          <w:b/>
          <w:bCs/>
        </w:rPr>
        <w:t>Sanjeewa K.K.A.,</w:t>
      </w:r>
      <w:r w:rsidRPr="00C61897">
        <w:t xml:space="preserve"> Thilina U.J., Won Woo L., and Jeon Y.J. Investigating 3β-hydroxy-</w:t>
      </w:r>
      <w:r w:rsidRPr="00C61897">
        <w:rPr>
          <w:rFonts w:ascii="Cambria Math" w:hAnsi="Cambria Math" w:cs="Cambria Math"/>
        </w:rPr>
        <w:t>△</w:t>
      </w:r>
      <w:r w:rsidRPr="00C61897">
        <w:t xml:space="preserve">5-steroidal congeners from a soft coral </w:t>
      </w:r>
      <w:r w:rsidRPr="00C61897">
        <w:rPr>
          <w:i/>
          <w:iCs/>
        </w:rPr>
        <w:t>Dendronephthya gigantea</w:t>
      </w:r>
      <w:r w:rsidRPr="00C61897">
        <w:t xml:space="preserve"> for their potential anti-inflammatory and anti-cancer properties. 2018, The Korean Society of Fisheries and Aquatic Science. p. 103-103.</w:t>
      </w:r>
    </w:p>
    <w:p w14:paraId="2B16E93A" w14:textId="77777777" w:rsidR="008B6785" w:rsidRPr="00693B10" w:rsidRDefault="008B6785" w:rsidP="00DE1AF2">
      <w:pPr>
        <w:pStyle w:val="NoSpacing"/>
      </w:pPr>
    </w:p>
    <w:p w14:paraId="28FE2D37" w14:textId="77777777" w:rsidR="008B6785" w:rsidRPr="00C61897" w:rsidRDefault="008B6785" w:rsidP="00CD3FC3">
      <w:pPr>
        <w:pStyle w:val="NoSpacing"/>
        <w:numPr>
          <w:ilvl w:val="0"/>
          <w:numId w:val="17"/>
        </w:numPr>
      </w:pPr>
      <w:r w:rsidRPr="00C61897">
        <w:t xml:space="preserve">Fernando I.P.S., </w:t>
      </w:r>
      <w:r w:rsidRPr="00C61897">
        <w:rPr>
          <w:b/>
          <w:bCs/>
        </w:rPr>
        <w:t>Sanjeewa K.K.A.,</w:t>
      </w:r>
      <w:r w:rsidRPr="00C61897">
        <w:t xml:space="preserve"> Kim Y.T., Ko J.Y., H.H.K., and Jeon Y.J. Anti-wrinkling activity of a fucoidan isolated from </w:t>
      </w:r>
      <w:r w:rsidRPr="00C61897">
        <w:rPr>
          <w:i/>
          <w:iCs/>
        </w:rPr>
        <w:t>Undaria pinnatifida</w:t>
      </w:r>
      <w:r w:rsidRPr="00C61897">
        <w:t>. 2016, The Korean Society of Food Science and Nutrition. p. 467-467.</w:t>
      </w:r>
    </w:p>
    <w:p w14:paraId="3A1953F9" w14:textId="77777777" w:rsidR="008B6785" w:rsidRPr="00693B10" w:rsidRDefault="008B6785" w:rsidP="00DE1AF2">
      <w:pPr>
        <w:pStyle w:val="NoSpacing"/>
      </w:pPr>
    </w:p>
    <w:p w14:paraId="78B74BC0" w14:textId="77777777" w:rsidR="008B6785" w:rsidRPr="00C61897" w:rsidRDefault="008B6785" w:rsidP="00CD3FC3">
      <w:pPr>
        <w:pStyle w:val="NoSpacing"/>
        <w:numPr>
          <w:ilvl w:val="0"/>
          <w:numId w:val="17"/>
        </w:numPr>
      </w:pPr>
      <w:r w:rsidRPr="00C61897">
        <w:t xml:space="preserve">Thilina U.J., Fernando I.P.S., </w:t>
      </w:r>
      <w:r w:rsidRPr="00C61897">
        <w:rPr>
          <w:b/>
          <w:bCs/>
        </w:rPr>
        <w:t>Sanjeewa K.K.A.,</w:t>
      </w:r>
      <w:r w:rsidRPr="00C61897">
        <w:t xml:space="preserve"> Lee W., and Jeon Y.J. A sterol rich fraction purified from the soft coral </w:t>
      </w:r>
      <w:r w:rsidRPr="00C61897">
        <w:rPr>
          <w:i/>
          <w:iCs/>
        </w:rPr>
        <w:t>Dendronephthya gigantea</w:t>
      </w:r>
      <w:r w:rsidRPr="00C61897">
        <w:t>; a potential inhibitor of LPS - induced inflammatory responses. 2018, The Korean Society of Fisheries and Aquatic Science. p. 174-174.</w:t>
      </w:r>
    </w:p>
    <w:p w14:paraId="2AE1EBDA" w14:textId="77777777" w:rsidR="008B6785" w:rsidRPr="00693B10" w:rsidRDefault="008B6785" w:rsidP="00DE1AF2">
      <w:pPr>
        <w:pStyle w:val="NoSpacing"/>
      </w:pPr>
    </w:p>
    <w:p w14:paraId="3821E1A3" w14:textId="77777777" w:rsidR="008B6785" w:rsidRPr="00C61897" w:rsidRDefault="008B6785" w:rsidP="00CD3FC3">
      <w:pPr>
        <w:pStyle w:val="NoSpacing"/>
        <w:numPr>
          <w:ilvl w:val="0"/>
          <w:numId w:val="17"/>
        </w:numPr>
      </w:pPr>
      <w:r w:rsidRPr="00C61897">
        <w:t xml:space="preserve">Fernando I.P.S., </w:t>
      </w:r>
      <w:r w:rsidRPr="00C61897">
        <w:rPr>
          <w:b/>
          <w:bCs/>
        </w:rPr>
        <w:t>Sanjeewa K.K.A.,</w:t>
      </w:r>
      <w:r w:rsidRPr="00C61897">
        <w:t xml:space="preserve"> Lee W.W., and Jeon Y.J. A fucoidan from </w:t>
      </w:r>
      <w:r w:rsidRPr="00C61897">
        <w:rPr>
          <w:i/>
          <w:iCs/>
        </w:rPr>
        <w:t>Chnoospora minima</w:t>
      </w:r>
      <w:r w:rsidRPr="00C61897">
        <w:t>; a potential inhibitor of LPS-induced inflammatory responses in RAW macrophages and zebrafish embryos. 2018, The Korean Society of Fisheries and Aquatic Science. p. 180-180.</w:t>
      </w:r>
    </w:p>
    <w:p w14:paraId="06DA0315" w14:textId="77777777" w:rsidR="008B6785" w:rsidRPr="00693B10" w:rsidRDefault="008B6785" w:rsidP="00DE1AF2">
      <w:pPr>
        <w:pStyle w:val="NoSpacing"/>
      </w:pPr>
    </w:p>
    <w:p w14:paraId="74B50070" w14:textId="77777777" w:rsidR="008B6785" w:rsidRPr="00C61897" w:rsidRDefault="008B6785" w:rsidP="00CD3FC3">
      <w:pPr>
        <w:pStyle w:val="NoSpacing"/>
        <w:numPr>
          <w:ilvl w:val="0"/>
          <w:numId w:val="17"/>
        </w:numPr>
      </w:pPr>
      <w:r w:rsidRPr="00C61897">
        <w:t xml:space="preserve">Thilina U.J., Fernando I.P.S., </w:t>
      </w:r>
      <w:r w:rsidRPr="00C61897">
        <w:rPr>
          <w:b/>
          <w:bCs/>
        </w:rPr>
        <w:t>Sanjeewa K.K.A.,</w:t>
      </w:r>
      <w:r w:rsidRPr="00C61897">
        <w:t xml:space="preserve"> Lee W., and Jeon Y.J. Identification of 3β-hydroxy-</w:t>
      </w:r>
      <w:r w:rsidRPr="00C61897">
        <w:rPr>
          <w:rFonts w:ascii="Cambria Math" w:hAnsi="Cambria Math" w:cs="Cambria Math"/>
        </w:rPr>
        <w:t>△</w:t>
      </w:r>
      <w:r w:rsidRPr="00C61897">
        <w:t xml:space="preserve">5-steroidal congeners of soft coral </w:t>
      </w:r>
      <w:r w:rsidRPr="00C61897">
        <w:rPr>
          <w:i/>
          <w:iCs/>
        </w:rPr>
        <w:t>Dendronephthya putteri</w:t>
      </w:r>
      <w:r w:rsidRPr="00C61897">
        <w:t>; Potential antiproliferative and apoptosis inducing agents. 2018, The Korean Society of Fisheries and Aquatic Science. p. 93-93.</w:t>
      </w:r>
    </w:p>
    <w:p w14:paraId="5EDEB149" w14:textId="77777777" w:rsidR="008B6785" w:rsidRPr="00693B10" w:rsidRDefault="008B6785" w:rsidP="00DE1AF2">
      <w:pPr>
        <w:pStyle w:val="NoSpacing"/>
      </w:pPr>
    </w:p>
    <w:p w14:paraId="20442D3D" w14:textId="77777777" w:rsidR="008B6785" w:rsidRPr="00C61897" w:rsidRDefault="008B6785" w:rsidP="00CD3FC3">
      <w:pPr>
        <w:pStyle w:val="NoSpacing"/>
        <w:numPr>
          <w:ilvl w:val="0"/>
          <w:numId w:val="17"/>
        </w:numPr>
      </w:pPr>
      <w:r w:rsidRPr="00C61897">
        <w:t xml:space="preserve">Fernando I.P.S., </w:t>
      </w:r>
      <w:r w:rsidRPr="00C61897">
        <w:rPr>
          <w:b/>
          <w:bCs/>
        </w:rPr>
        <w:t>Sanjeewa K.K.A.,</w:t>
      </w:r>
      <w:r w:rsidRPr="00C61897">
        <w:t xml:space="preserve"> Kim Y.T., Ko J.Y., Kim H.H., Jeon Y.J. Anti-wrinkling activity of a fucoidan isolated from </w:t>
      </w:r>
      <w:r w:rsidRPr="00C61897">
        <w:rPr>
          <w:i/>
          <w:iCs/>
        </w:rPr>
        <w:t>Undaria pinnatifida</w:t>
      </w:r>
      <w:r w:rsidRPr="00C61897">
        <w:t>. KFN 2016: The 67th Annual Meeting of Korean Society of Food (Food Nutrition for Future), Jeju, South Korea; 10/2016</w:t>
      </w:r>
    </w:p>
    <w:p w14:paraId="72885054" w14:textId="77777777" w:rsidR="008B6785" w:rsidRPr="00693B10" w:rsidRDefault="008B6785" w:rsidP="00DE1AF2">
      <w:pPr>
        <w:pStyle w:val="NoSpacing"/>
      </w:pPr>
    </w:p>
    <w:p w14:paraId="727E982E" w14:textId="77777777" w:rsidR="008B6785" w:rsidRPr="00C61897" w:rsidRDefault="008B6785" w:rsidP="00CD3FC3">
      <w:pPr>
        <w:pStyle w:val="NoSpacing"/>
        <w:numPr>
          <w:ilvl w:val="0"/>
          <w:numId w:val="17"/>
        </w:numPr>
      </w:pPr>
      <w:r w:rsidRPr="00C61897">
        <w:rPr>
          <w:b/>
          <w:bCs/>
        </w:rPr>
        <w:t>Sanjeewa K.K.A.,</w:t>
      </w:r>
      <w:r w:rsidRPr="00C61897">
        <w:t xml:space="preserve"> I.P.S. Fernando, Kim E.A., Kim S.Y., Ahn G., Jeon Y.J. In vivo and in vitro anti-inflammatory activities of fucose rich sulfated polysaccharide isolated from </w:t>
      </w:r>
      <w:r w:rsidRPr="00C61897">
        <w:rPr>
          <w:i/>
          <w:iCs/>
        </w:rPr>
        <w:t>Sargassum honeri</w:t>
      </w:r>
      <w:r w:rsidRPr="00C61897">
        <w:t xml:space="preserve"> China. Anual Meeting of the Korean Society of Phycology 2016, At Jeju, South Korea; 09/2016</w:t>
      </w:r>
    </w:p>
    <w:p w14:paraId="7DA10BAD" w14:textId="77777777" w:rsidR="008B6785" w:rsidRPr="00693B10" w:rsidRDefault="008B6785" w:rsidP="00DE1AF2">
      <w:pPr>
        <w:pStyle w:val="NoSpacing"/>
      </w:pPr>
    </w:p>
    <w:p w14:paraId="2649EC80" w14:textId="77777777" w:rsidR="008B6785" w:rsidRPr="00C61897" w:rsidRDefault="008B6785" w:rsidP="00CD3FC3">
      <w:pPr>
        <w:pStyle w:val="NoSpacing"/>
        <w:numPr>
          <w:ilvl w:val="0"/>
          <w:numId w:val="17"/>
        </w:numPr>
      </w:pPr>
      <w:r w:rsidRPr="00C61897">
        <w:t xml:space="preserve">Fernando I.P.S., </w:t>
      </w:r>
      <w:r w:rsidRPr="00C61897">
        <w:rPr>
          <w:b/>
          <w:bCs/>
        </w:rPr>
        <w:t>Sanjeewa K.K.A.,</w:t>
      </w:r>
      <w:r w:rsidRPr="00C61897">
        <w:t xml:space="preserve"> Kim E.A., Kim H.H., Jeon Y.J. Heavy Metal Sorption Abilities of Alginic Acid Purified from </w:t>
      </w:r>
      <w:r w:rsidRPr="00C61897">
        <w:rPr>
          <w:i/>
          <w:iCs/>
        </w:rPr>
        <w:t>Ecklonia cava</w:t>
      </w:r>
      <w:r w:rsidRPr="00C61897">
        <w:t xml:space="preserve"> and its Derivatives. Annual Meeting of the Korean Society of Phycology 2016, Jeju, South Korea; 09/2016</w:t>
      </w:r>
    </w:p>
    <w:p w14:paraId="7D02BFB1" w14:textId="77777777" w:rsidR="008B6785" w:rsidRPr="00693B10" w:rsidRDefault="008B6785" w:rsidP="00DE1AF2">
      <w:pPr>
        <w:pStyle w:val="NoSpacing"/>
      </w:pPr>
    </w:p>
    <w:p w14:paraId="6D80D74B" w14:textId="77777777" w:rsidR="008B6785" w:rsidRPr="00C61897" w:rsidRDefault="008B6785" w:rsidP="00CD3FC3">
      <w:pPr>
        <w:pStyle w:val="NoSpacing"/>
        <w:numPr>
          <w:ilvl w:val="0"/>
          <w:numId w:val="17"/>
        </w:numPr>
      </w:pPr>
      <w:r w:rsidRPr="00C61897">
        <w:t xml:space="preserve">Kalpa W. Samarakoon, </w:t>
      </w:r>
      <w:r w:rsidRPr="00C61897">
        <w:rPr>
          <w:b/>
          <w:bCs/>
        </w:rPr>
        <w:t>Sanjeewa K.K.A.</w:t>
      </w:r>
      <w:r w:rsidRPr="00C61897">
        <w:t xml:space="preserve"> Samarakoon KW, Ko JY, Le, JH, Nam OK, Jeon Y.J. Apoptotic anticancer activity of a novel fatty alcohol ester isolated from cultured marine diatom, </w:t>
      </w:r>
      <w:r w:rsidRPr="00C61897">
        <w:rPr>
          <w:i/>
          <w:iCs/>
        </w:rPr>
        <w:t>Phaeodactylum tricornutum</w:t>
      </w:r>
      <w:r w:rsidRPr="00C61897">
        <w:t>. The 6th International Conference on Food Factors (ICOFF- 2015) 25th November 2015, Seoul, South Korea.; 11/2015</w:t>
      </w:r>
    </w:p>
    <w:p w14:paraId="02D04AF7" w14:textId="77777777" w:rsidR="008B6785" w:rsidRPr="00693B10" w:rsidRDefault="008B6785" w:rsidP="00DE1AF2">
      <w:pPr>
        <w:pStyle w:val="NoSpacing"/>
      </w:pPr>
    </w:p>
    <w:p w14:paraId="0BD89CCE" w14:textId="77777777" w:rsidR="008B6785" w:rsidRPr="00C61897" w:rsidRDefault="008B6785" w:rsidP="00CD3FC3">
      <w:pPr>
        <w:pStyle w:val="NoSpacing"/>
        <w:numPr>
          <w:ilvl w:val="0"/>
          <w:numId w:val="17"/>
        </w:numPr>
      </w:pPr>
      <w:r w:rsidRPr="00C61897">
        <w:rPr>
          <w:b/>
          <w:bCs/>
        </w:rPr>
        <w:t>Sanjeewa K.K.A,</w:t>
      </w:r>
      <w:r w:rsidRPr="00C61897">
        <w:t xml:space="preserve"> Kalpa W. Samarakoon, Jeon Y.J. Purification and Identification of Novel Angiotensin-I Converting Enzyme Inhibitory Peptides from Marine Microalgae </w:t>
      </w:r>
      <w:r w:rsidRPr="00C61897">
        <w:rPr>
          <w:i/>
          <w:iCs/>
        </w:rPr>
        <w:t>Nannochloropsis oculata</w:t>
      </w:r>
      <w:r w:rsidRPr="00C61897">
        <w:t xml:space="preserve"> Protein Hydrolysate. WORLD AQUACULTURE 2015, Jeju Island, Korea; 05/2015</w:t>
      </w:r>
    </w:p>
    <w:p w14:paraId="100451B9" w14:textId="77777777" w:rsidR="008B6785" w:rsidRPr="00693B10" w:rsidRDefault="008B6785" w:rsidP="00DE1AF2">
      <w:pPr>
        <w:pStyle w:val="NoSpacing"/>
      </w:pPr>
    </w:p>
    <w:p w14:paraId="10BFEA3C" w14:textId="77777777" w:rsidR="008B6785" w:rsidRPr="00C61897" w:rsidRDefault="008B6785" w:rsidP="00CD3FC3">
      <w:pPr>
        <w:pStyle w:val="NoSpacing"/>
        <w:numPr>
          <w:ilvl w:val="0"/>
          <w:numId w:val="17"/>
        </w:numPr>
        <w:rPr>
          <w:sz w:val="24"/>
          <w:szCs w:val="24"/>
        </w:rPr>
      </w:pPr>
      <w:r w:rsidRPr="00C61897">
        <w:t xml:space="preserve">Fernando I.P.S., </w:t>
      </w:r>
      <w:r w:rsidRPr="00C61897">
        <w:rPr>
          <w:b/>
          <w:bCs/>
        </w:rPr>
        <w:t>Sanjeewa K.K.A.,</w:t>
      </w:r>
      <w:r w:rsidRPr="00C61897">
        <w:t xml:space="preserve"> Kim S.Y., Kim E.A., Ahn G., Jee Y., Jeon Y.J. A sulfated polysaccharide from the edible algae </w:t>
      </w:r>
      <w:r w:rsidRPr="00C61897">
        <w:rPr>
          <w:i/>
          <w:iCs/>
        </w:rPr>
        <w:t>Sargassum horneri</w:t>
      </w:r>
      <w:r w:rsidRPr="00C61897">
        <w:t xml:space="preserve"> and its potential anti-inflammatory activity. Asia-Pacific Nutrigenomics &amp; Nutrigenetics Organisation (APNNO 2016 biennial conference), Gyeongju, South Korea; 12/2016</w:t>
      </w:r>
    </w:p>
    <w:bookmarkEnd w:id="0"/>
    <w:p w14:paraId="6835DD6E" w14:textId="47F19CCF" w:rsidR="008B6785" w:rsidRDefault="008B6785" w:rsidP="00C61897">
      <w:pPr>
        <w:spacing w:after="0" w:line="276" w:lineRule="auto"/>
        <w:ind w:left="360" w:hanging="360"/>
        <w:rPr>
          <w:rFonts w:cs="Times New Roman"/>
          <w:sz w:val="24"/>
          <w:szCs w:val="24"/>
        </w:rPr>
      </w:pPr>
    </w:p>
    <w:p w14:paraId="1904D7C6" w14:textId="77777777" w:rsidR="00717DF3" w:rsidRDefault="00717DF3" w:rsidP="006B236A">
      <w:pPr>
        <w:pStyle w:val="Heading1"/>
        <w:jc w:val="left"/>
      </w:pPr>
    </w:p>
    <w:p w14:paraId="42DC7A63" w14:textId="3792E26A" w:rsidR="006B236A" w:rsidRDefault="006B236A" w:rsidP="006B236A">
      <w:pPr>
        <w:pStyle w:val="Heading1"/>
        <w:jc w:val="left"/>
      </w:pPr>
      <w:r>
        <w:t>Invited Talks</w:t>
      </w:r>
      <w:r w:rsidR="001A0155">
        <w:t xml:space="preserve"> (since 2021)</w:t>
      </w:r>
    </w:p>
    <w:p w14:paraId="0DBAABA8" w14:textId="77777777" w:rsidR="00274EA0" w:rsidRPr="00274EA0" w:rsidRDefault="00274EA0" w:rsidP="00274EA0">
      <w:pPr>
        <w:spacing w:line="276" w:lineRule="auto"/>
        <w:rPr>
          <w:rFonts w:cs="Times New Roman"/>
          <w:b/>
          <w:bCs/>
          <w:sz w:val="24"/>
          <w:szCs w:val="24"/>
        </w:rPr>
      </w:pPr>
    </w:p>
    <w:p w14:paraId="371389FD" w14:textId="53C147B9" w:rsidR="00E06DCA" w:rsidRPr="00E06DCA" w:rsidRDefault="00E06DCA" w:rsidP="000F6975">
      <w:pPr>
        <w:pStyle w:val="NoSpacing"/>
        <w:numPr>
          <w:ilvl w:val="0"/>
          <w:numId w:val="19"/>
        </w:numPr>
      </w:pPr>
      <w:bookmarkStart w:id="11" w:name="_Hlk136853184"/>
      <w:r w:rsidRPr="00E06DCA">
        <w:t>Importance of Marine biotechnology – Higher education and career opportunities</w:t>
      </w:r>
      <w:r w:rsidR="00294A40">
        <w:t xml:space="preserve">: Workshop organized by Ocean University Sri Lanka </w:t>
      </w:r>
      <w:r w:rsidR="00BA1583" w:rsidRPr="000F6975">
        <w:rPr>
          <w:b/>
          <w:bCs/>
        </w:rPr>
        <w:t>2025-08-01</w:t>
      </w:r>
    </w:p>
    <w:p w14:paraId="019AEA36" w14:textId="53B49C12" w:rsidR="002E26B0" w:rsidRPr="00E06DCA" w:rsidRDefault="004D4870" w:rsidP="000F6975">
      <w:pPr>
        <w:pStyle w:val="NoSpacing"/>
        <w:numPr>
          <w:ilvl w:val="0"/>
          <w:numId w:val="19"/>
        </w:numPr>
      </w:pPr>
      <w:r>
        <w:t>How to write an effective abstract</w:t>
      </w:r>
      <w:r w:rsidR="004A0E00">
        <w:t>-</w:t>
      </w:r>
      <w:r w:rsidR="00F03371">
        <w:t xml:space="preserve"> </w:t>
      </w:r>
      <w:r w:rsidR="00F03371" w:rsidRPr="00EB5CA7">
        <w:t>pre-conference workshops</w:t>
      </w:r>
      <w:r w:rsidR="00F03371">
        <w:t xml:space="preserve">: </w:t>
      </w:r>
      <w:r w:rsidR="00F03371" w:rsidRPr="00EB5CA7">
        <w:t>International Conference on Innovation and Emerging Technologies (ICIET) 202</w:t>
      </w:r>
      <w:r w:rsidR="00F03371">
        <w:t xml:space="preserve">4: </w:t>
      </w:r>
      <w:r w:rsidR="00F03371" w:rsidRPr="000F6975">
        <w:rPr>
          <w:b/>
          <w:bCs/>
        </w:rPr>
        <w:t>2024-11-20</w:t>
      </w:r>
    </w:p>
    <w:p w14:paraId="2100EFF4" w14:textId="63D7B372" w:rsidR="00A60CFE" w:rsidRDefault="00A60CFE" w:rsidP="000F6975">
      <w:pPr>
        <w:pStyle w:val="NoSpacing"/>
        <w:numPr>
          <w:ilvl w:val="0"/>
          <w:numId w:val="19"/>
        </w:numPr>
      </w:pPr>
      <w:r w:rsidRPr="000F6975">
        <w:rPr>
          <w:b/>
          <w:bCs/>
          <w:i/>
          <w:iCs/>
        </w:rPr>
        <w:t>Keynote Address</w:t>
      </w:r>
      <w:r>
        <w:t>-</w:t>
      </w:r>
      <w:r w:rsidRPr="00A60CFE">
        <w:t>"Dos and Don'ts: Guidelines</w:t>
      </w:r>
      <w:r>
        <w:t xml:space="preserve"> </w:t>
      </w:r>
      <w:r w:rsidRPr="00A60CFE">
        <w:t>for Postgraduates to Succeed in Their Careers"12</w:t>
      </w:r>
      <w:r w:rsidRPr="000F6975">
        <w:rPr>
          <w:vertAlign w:val="superscript"/>
        </w:rPr>
        <w:t>th</w:t>
      </w:r>
      <w:r w:rsidRPr="00A60CFE">
        <w:t xml:space="preserve"> YSF Symposium 2024: </w:t>
      </w:r>
      <w:r w:rsidRPr="000F6975">
        <w:rPr>
          <w:b/>
          <w:bCs/>
        </w:rPr>
        <w:t>2024-01-26</w:t>
      </w:r>
    </w:p>
    <w:p w14:paraId="78E686BD" w14:textId="22EEAF37" w:rsidR="007E6ACE" w:rsidRPr="007E6ACE" w:rsidRDefault="00EB5CA7" w:rsidP="000F6975">
      <w:pPr>
        <w:pStyle w:val="NoSpacing"/>
        <w:numPr>
          <w:ilvl w:val="0"/>
          <w:numId w:val="19"/>
        </w:numPr>
      </w:pPr>
      <w:r w:rsidRPr="00EB5CA7">
        <w:t>High Impact Publishing; pre-conference workshops</w:t>
      </w:r>
      <w:r>
        <w:t xml:space="preserve">: </w:t>
      </w:r>
      <w:r w:rsidRPr="00EB5CA7">
        <w:t>International Conference on Innovation and Emerging Technologies (ICIET) 2023</w:t>
      </w:r>
      <w:r>
        <w:t xml:space="preserve">: </w:t>
      </w:r>
      <w:r w:rsidRPr="000F6975">
        <w:rPr>
          <w:b/>
          <w:bCs/>
        </w:rPr>
        <w:t>2023-11-22</w:t>
      </w:r>
    </w:p>
    <w:p w14:paraId="43DBD688" w14:textId="03283ADF" w:rsidR="004049FE" w:rsidRPr="000F6975" w:rsidRDefault="00F8560B" w:rsidP="000F6975">
      <w:pPr>
        <w:pStyle w:val="NoSpacing"/>
        <w:numPr>
          <w:ilvl w:val="0"/>
          <w:numId w:val="19"/>
        </w:numPr>
        <w:rPr>
          <w:b/>
          <w:bCs/>
        </w:rPr>
      </w:pPr>
      <w:r>
        <w:t xml:space="preserve">Applications of Marine </w:t>
      </w:r>
      <w:r w:rsidR="00EB5CA7">
        <w:t>B</w:t>
      </w:r>
      <w:r>
        <w:t xml:space="preserve">iotechnology; </w:t>
      </w:r>
      <w:r w:rsidRPr="00F8560B">
        <w:t>Centre for Transdisciplinary Biotech Research (CTBR)</w:t>
      </w:r>
      <w:r>
        <w:t xml:space="preserve"> </w:t>
      </w:r>
      <w:r w:rsidRPr="00F8560B">
        <w:t>Faculty of Science, University of Colombo</w:t>
      </w:r>
      <w:r>
        <w:t xml:space="preserve">: </w:t>
      </w:r>
      <w:r w:rsidRPr="000F6975">
        <w:rPr>
          <w:b/>
          <w:bCs/>
        </w:rPr>
        <w:t>2023-08-31</w:t>
      </w:r>
    </w:p>
    <w:p w14:paraId="6937AA97" w14:textId="50352705" w:rsidR="007E6ACE" w:rsidRPr="000F6975" w:rsidRDefault="004049FE" w:rsidP="000F6975">
      <w:pPr>
        <w:pStyle w:val="NoSpacing"/>
        <w:numPr>
          <w:ilvl w:val="0"/>
          <w:numId w:val="19"/>
        </w:numPr>
        <w:rPr>
          <w:b/>
          <w:bCs/>
        </w:rPr>
      </w:pPr>
      <w:r w:rsidRPr="004049FE">
        <w:t>Functional Food &amp; Herbal Products Development Concepts Using Novel Materials</w:t>
      </w:r>
      <w:r>
        <w:t>:</w:t>
      </w:r>
      <w:r w:rsidR="007F598D" w:rsidRPr="007F598D">
        <w:t xml:space="preserve"> Technology Human Resource Development Project (STHRDP)</w:t>
      </w:r>
      <w:r w:rsidR="007F598D">
        <w:t xml:space="preserve"> </w:t>
      </w:r>
      <w:r w:rsidR="007F598D" w:rsidRPr="007F598D">
        <w:t>Project Implementation Unit</w:t>
      </w:r>
      <w:r w:rsidR="007F598D">
        <w:t xml:space="preserve">, </w:t>
      </w:r>
      <w:r w:rsidR="007F598D" w:rsidRPr="007F598D">
        <w:t>Faculty of Technology</w:t>
      </w:r>
      <w:r w:rsidR="007F598D">
        <w:t xml:space="preserve">, </w:t>
      </w:r>
      <w:r w:rsidR="007F598D" w:rsidRPr="007F598D">
        <w:t>Rajarata University of Sri Lanka, Mihintale</w:t>
      </w:r>
      <w:r w:rsidR="007F598D">
        <w:t xml:space="preserve">: </w:t>
      </w:r>
      <w:r w:rsidR="007F598D" w:rsidRPr="000F6975">
        <w:rPr>
          <w:b/>
          <w:bCs/>
        </w:rPr>
        <w:t>2023-07-20</w:t>
      </w:r>
    </w:p>
    <w:p w14:paraId="0BB25886" w14:textId="3495211F" w:rsidR="008A1457" w:rsidRPr="000F6975" w:rsidRDefault="008A1457" w:rsidP="000F6975">
      <w:pPr>
        <w:pStyle w:val="NoSpacing"/>
        <w:numPr>
          <w:ilvl w:val="0"/>
          <w:numId w:val="19"/>
        </w:numPr>
      </w:pPr>
      <w:r w:rsidRPr="008A1457">
        <w:t>Seaweeds as raw material for Food industry; Opportunities and Limitations Associated with Aquacultured Seaweeds</w:t>
      </w:r>
      <w:r w:rsidR="006D12B7">
        <w:t>;</w:t>
      </w:r>
      <w:r>
        <w:t xml:space="preserve"> </w:t>
      </w:r>
      <w:r w:rsidRPr="008A1457">
        <w:t xml:space="preserve">Faculty of Technology University of Colombo: </w:t>
      </w:r>
      <w:r w:rsidRPr="000F6975">
        <w:rPr>
          <w:b/>
          <w:bCs/>
        </w:rPr>
        <w:t>2023-01-11</w:t>
      </w:r>
      <w:bookmarkEnd w:id="11"/>
    </w:p>
    <w:p w14:paraId="6633F28D" w14:textId="0A2B06CD" w:rsidR="007E6ACE" w:rsidRPr="000F6975" w:rsidRDefault="00274EA0" w:rsidP="000F6975">
      <w:pPr>
        <w:pStyle w:val="NoSpacing"/>
        <w:numPr>
          <w:ilvl w:val="0"/>
          <w:numId w:val="19"/>
        </w:numPr>
        <w:rPr>
          <w:b/>
          <w:bCs/>
        </w:rPr>
      </w:pPr>
      <w:r w:rsidRPr="001A0155">
        <w:t>Bioactive properties of fucoidans and its potential industrial applications; 2022- Wando International Seaweed Symposium</w:t>
      </w:r>
      <w:r w:rsidR="001A0155" w:rsidRPr="001A0155">
        <w:t>, South Korea</w:t>
      </w:r>
      <w:r w:rsidR="001A0155">
        <w:t xml:space="preserve">: </w:t>
      </w:r>
      <w:r w:rsidR="001A0155" w:rsidRPr="000F6975">
        <w:rPr>
          <w:b/>
          <w:bCs/>
        </w:rPr>
        <w:t>2022-05-06</w:t>
      </w:r>
    </w:p>
    <w:p w14:paraId="7AF73D2B" w14:textId="65061772" w:rsidR="006B236A" w:rsidRPr="000F6975" w:rsidRDefault="006B236A" w:rsidP="000F6975">
      <w:pPr>
        <w:pStyle w:val="NoSpacing"/>
        <w:numPr>
          <w:ilvl w:val="0"/>
          <w:numId w:val="19"/>
        </w:numPr>
        <w:rPr>
          <w:b/>
          <w:bCs/>
        </w:rPr>
      </w:pPr>
      <w:r w:rsidRPr="00EB6948">
        <w:t xml:space="preserve">3-hydroxy-5,6-epoxy-β-ionone Isolated from Brown Seaweed </w:t>
      </w:r>
      <w:r w:rsidRPr="000F6975">
        <w:rPr>
          <w:i/>
          <w:iCs/>
        </w:rPr>
        <w:t>Sargassum horneri</w:t>
      </w:r>
      <w:r w:rsidRPr="00EB6948">
        <w:t xml:space="preserve"> Protects Mh-s Mouse Lung Cells from Urban Particulate Matter-induced Inflammation; International Conference on Innovation and Emerging Technologies</w:t>
      </w:r>
      <w:r w:rsidR="001A0155">
        <w:t>, Sri Lanka:</w:t>
      </w:r>
      <w:r w:rsidRPr="00EB6948">
        <w:t xml:space="preserve"> </w:t>
      </w:r>
      <w:r w:rsidRPr="000F6975">
        <w:rPr>
          <w:b/>
          <w:bCs/>
        </w:rPr>
        <w:t>2021-11-26</w:t>
      </w:r>
    </w:p>
    <w:p w14:paraId="1DB8B46B" w14:textId="5E441DB5" w:rsidR="006B236A" w:rsidRPr="00EB6948" w:rsidRDefault="006B236A" w:rsidP="000F6975">
      <w:pPr>
        <w:pStyle w:val="NoSpacing"/>
        <w:numPr>
          <w:ilvl w:val="0"/>
          <w:numId w:val="19"/>
        </w:numPr>
      </w:pPr>
      <w:r w:rsidRPr="00EB6948">
        <w:t xml:space="preserve">Seaweeds as a Functional Ingredient for a Healthy </w:t>
      </w:r>
      <w:r w:rsidR="006D12B7">
        <w:t>L</w:t>
      </w:r>
      <w:r w:rsidRPr="00EB6948">
        <w:t>ife; 5</w:t>
      </w:r>
      <w:r w:rsidRPr="000F6975">
        <w:rPr>
          <w:vertAlign w:val="superscript"/>
        </w:rPr>
        <w:t>th</w:t>
      </w:r>
      <w:r w:rsidRPr="00EB6948">
        <w:t xml:space="preserve"> KDU-CARE Research seminar 2021</w:t>
      </w:r>
      <w:r w:rsidR="001A0155">
        <w:t>, Sri Lanka:</w:t>
      </w:r>
      <w:r w:rsidRPr="00EB6948">
        <w:t xml:space="preserve"> </w:t>
      </w:r>
      <w:r w:rsidRPr="000F6975">
        <w:rPr>
          <w:b/>
          <w:bCs/>
        </w:rPr>
        <w:t>2021-10-28</w:t>
      </w:r>
    </w:p>
    <w:bookmarkEnd w:id="3"/>
    <w:p w14:paraId="4CF704CF" w14:textId="3B805DFA" w:rsidR="006B236A" w:rsidRDefault="006B236A" w:rsidP="00CD3FC3"/>
    <w:p w14:paraId="2DC498B1" w14:textId="77777777" w:rsidR="00EB6EB0" w:rsidRDefault="00EB6EB0" w:rsidP="006B236A"/>
    <w:p w14:paraId="49E90922" w14:textId="77777777" w:rsidR="00EB6EB0" w:rsidRDefault="00EB6EB0" w:rsidP="006B236A"/>
    <w:p w14:paraId="46A2256C" w14:textId="33E3F1DF" w:rsidR="006B236A" w:rsidRPr="006B236A" w:rsidRDefault="006B236A" w:rsidP="006B236A">
      <w:fldSimple w:instr=" ADDIN EN.REFLIST "/>
    </w:p>
    <w:sectPr w:rsidR="006B236A" w:rsidRPr="006B236A" w:rsidSect="004300B3">
      <w:pgSz w:w="11906" w:h="16838"/>
      <w:pgMar w:top="1701"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A34D52" w14:textId="77777777" w:rsidR="00A90861" w:rsidRDefault="00A90861" w:rsidP="00CB0A2E">
      <w:pPr>
        <w:spacing w:after="0" w:line="240" w:lineRule="auto"/>
      </w:pPr>
      <w:r>
        <w:separator/>
      </w:r>
    </w:p>
  </w:endnote>
  <w:endnote w:type="continuationSeparator" w:id="0">
    <w:p w14:paraId="71227C5D" w14:textId="77777777" w:rsidR="00A90861" w:rsidRDefault="00A90861" w:rsidP="00CB0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Iskoola Pota">
    <w:charset w:val="00"/>
    <w:family w:val="swiss"/>
    <w:pitch w:val="variable"/>
    <w:sig w:usb0="00000003" w:usb1="00000000" w:usb2="00000200" w:usb3="00000000" w:csb0="00000001" w:csb1="00000000"/>
  </w:font>
  <w:font w:name="Calibri">
    <w:panose1 w:val="020F0502020204030204"/>
    <w:charset w:val="00"/>
    <w:family w:val="swiss"/>
    <w:pitch w:val="variable"/>
    <w:sig w:usb0="E4002EFF" w:usb1="C200247B" w:usb2="00000009" w:usb3="00000000" w:csb0="000001FF" w:csb1="00000000"/>
  </w:font>
  <w:font w:name="Palatino">
    <w:altName w:val="Segoe UI Historic"/>
    <w:charset w:val="01"/>
    <w:family w:val="roman"/>
    <w:pitch w:val="variable"/>
  </w:font>
  <w:font w:name="DejaVu 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6798259"/>
      <w:docPartObj>
        <w:docPartGallery w:val="Page Numbers (Bottom of Page)"/>
        <w:docPartUnique/>
      </w:docPartObj>
    </w:sdtPr>
    <w:sdtEndPr>
      <w:rPr>
        <w:color w:val="7F7F7F" w:themeColor="background1" w:themeShade="7F"/>
        <w:spacing w:val="60"/>
      </w:rPr>
    </w:sdtEndPr>
    <w:sdtContent>
      <w:p w14:paraId="5CC31C45" w14:textId="77777777" w:rsidR="00AD015D" w:rsidRDefault="00AD015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w:t>
        </w:r>
        <w:r>
          <w:rPr>
            <w:noProof/>
          </w:rPr>
          <w:fldChar w:fldCharType="end"/>
        </w:r>
        <w:r>
          <w:t xml:space="preserve"> | </w:t>
        </w:r>
        <w:r>
          <w:rPr>
            <w:color w:val="7F7F7F" w:themeColor="background1" w:themeShade="7F"/>
            <w:spacing w:val="60"/>
          </w:rPr>
          <w:t>Page</w:t>
        </w:r>
      </w:p>
    </w:sdtContent>
  </w:sdt>
  <w:p w14:paraId="442072C9" w14:textId="77777777" w:rsidR="00AD015D" w:rsidRDefault="00AD0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F6207F" w14:textId="77777777" w:rsidR="00A90861" w:rsidRDefault="00A90861" w:rsidP="00CB0A2E">
      <w:pPr>
        <w:spacing w:after="0" w:line="240" w:lineRule="auto"/>
      </w:pPr>
      <w:r>
        <w:separator/>
      </w:r>
    </w:p>
  </w:footnote>
  <w:footnote w:type="continuationSeparator" w:id="0">
    <w:p w14:paraId="24EFE951" w14:textId="77777777" w:rsidR="00A90861" w:rsidRDefault="00A90861" w:rsidP="00CB0A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B81F57"/>
    <w:multiLevelType w:val="hybridMultilevel"/>
    <w:tmpl w:val="58148A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2B5AB9"/>
    <w:multiLevelType w:val="hybridMultilevel"/>
    <w:tmpl w:val="67627C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772D38"/>
    <w:multiLevelType w:val="hybridMultilevel"/>
    <w:tmpl w:val="678A92EA"/>
    <w:lvl w:ilvl="0" w:tplc="F5BA7C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B694DC3"/>
    <w:multiLevelType w:val="hybridMultilevel"/>
    <w:tmpl w:val="EE9C6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E1621D"/>
    <w:multiLevelType w:val="hybridMultilevel"/>
    <w:tmpl w:val="73FE7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D00B1E"/>
    <w:multiLevelType w:val="hybridMultilevel"/>
    <w:tmpl w:val="783888BC"/>
    <w:lvl w:ilvl="0" w:tplc="08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1943253"/>
    <w:multiLevelType w:val="hybridMultilevel"/>
    <w:tmpl w:val="33443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3C0627"/>
    <w:multiLevelType w:val="hybridMultilevel"/>
    <w:tmpl w:val="9566D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061D79"/>
    <w:multiLevelType w:val="hybridMultilevel"/>
    <w:tmpl w:val="4702ACEC"/>
    <w:lvl w:ilvl="0" w:tplc="559CAFA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5704B0"/>
    <w:multiLevelType w:val="hybridMultilevel"/>
    <w:tmpl w:val="0AF6C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4940CA"/>
    <w:multiLevelType w:val="hybridMultilevel"/>
    <w:tmpl w:val="6E5AE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D4D9F"/>
    <w:multiLevelType w:val="hybridMultilevel"/>
    <w:tmpl w:val="09D0E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167112"/>
    <w:multiLevelType w:val="hybridMultilevel"/>
    <w:tmpl w:val="2D463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866720"/>
    <w:multiLevelType w:val="hybridMultilevel"/>
    <w:tmpl w:val="07D48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135E9D"/>
    <w:multiLevelType w:val="hybridMultilevel"/>
    <w:tmpl w:val="FBFC7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CA6743"/>
    <w:multiLevelType w:val="hybridMultilevel"/>
    <w:tmpl w:val="C91CE4DE"/>
    <w:lvl w:ilvl="0" w:tplc="D85E35D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B5919"/>
    <w:multiLevelType w:val="hybridMultilevel"/>
    <w:tmpl w:val="9FDC6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714A01"/>
    <w:multiLevelType w:val="hybridMultilevel"/>
    <w:tmpl w:val="2D020CD8"/>
    <w:lvl w:ilvl="0" w:tplc="33DE548C">
      <w:start w:val="1"/>
      <w:numFmt w:val="decimal"/>
      <w:lvlText w:val="%1."/>
      <w:lvlJc w:val="left"/>
      <w:pPr>
        <w:ind w:left="720" w:hanging="360"/>
      </w:pPr>
      <w:rPr>
        <w:rFonts w:ascii="Times New Roman" w:eastAsiaTheme="minorEastAsia"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2D18E2"/>
    <w:multiLevelType w:val="hybridMultilevel"/>
    <w:tmpl w:val="768EB7A4"/>
    <w:lvl w:ilvl="0" w:tplc="802EC1F6">
      <w:start w:val="1"/>
      <w:numFmt w:val="decimal"/>
      <w:lvlText w:val="%1."/>
      <w:lvlJc w:val="left"/>
      <w:pPr>
        <w:ind w:left="1080" w:hanging="72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5689774">
    <w:abstractNumId w:val="0"/>
  </w:num>
  <w:num w:numId="2" w16cid:durableId="603659977">
    <w:abstractNumId w:val="5"/>
  </w:num>
  <w:num w:numId="3" w16cid:durableId="1731418127">
    <w:abstractNumId w:val="11"/>
  </w:num>
  <w:num w:numId="4" w16cid:durableId="367486655">
    <w:abstractNumId w:val="6"/>
  </w:num>
  <w:num w:numId="5" w16cid:durableId="1206018607">
    <w:abstractNumId w:val="7"/>
  </w:num>
  <w:num w:numId="6" w16cid:durableId="1290672932">
    <w:abstractNumId w:val="10"/>
  </w:num>
  <w:num w:numId="7" w16cid:durableId="177545072">
    <w:abstractNumId w:val="16"/>
  </w:num>
  <w:num w:numId="8" w16cid:durableId="280691301">
    <w:abstractNumId w:val="3"/>
  </w:num>
  <w:num w:numId="9" w16cid:durableId="2085372246">
    <w:abstractNumId w:val="14"/>
  </w:num>
  <w:num w:numId="10" w16cid:durableId="1152134818">
    <w:abstractNumId w:val="15"/>
  </w:num>
  <w:num w:numId="11" w16cid:durableId="1251043816">
    <w:abstractNumId w:val="1"/>
  </w:num>
  <w:num w:numId="12" w16cid:durableId="950817233">
    <w:abstractNumId w:val="18"/>
  </w:num>
  <w:num w:numId="13" w16cid:durableId="1768453980">
    <w:abstractNumId w:val="17"/>
  </w:num>
  <w:num w:numId="14" w16cid:durableId="1617059885">
    <w:abstractNumId w:val="2"/>
  </w:num>
  <w:num w:numId="15" w16cid:durableId="918515216">
    <w:abstractNumId w:val="4"/>
  </w:num>
  <w:num w:numId="16" w16cid:durableId="736634023">
    <w:abstractNumId w:val="12"/>
  </w:num>
  <w:num w:numId="17" w16cid:durableId="1403676187">
    <w:abstractNumId w:val="13"/>
  </w:num>
  <w:num w:numId="18" w16cid:durableId="1614248989">
    <w:abstractNumId w:val="9"/>
  </w:num>
  <w:num w:numId="19" w16cid:durableId="12783721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zMzI0NjA2MTA3sjBS0lEKTi0uzszPAykwNa4FABp2U98tAAAA"/>
    <w:docVar w:name="EN.InstantFormat" w:val="&lt;ENInstantFormat&gt;&lt;Enabled&gt;1&lt;/Enabled&gt;&lt;ScanUnformatted&gt;1&lt;/ScanUnformatted&gt;&lt;ScanChanges&gt;1&lt;/ScanChanges&gt;&lt;Suspended&gt;0&lt;/Suspended&gt;&lt;/ENInstantFormat&gt;"/>
    <w:docVar w:name="EN.Layout" w:val="&lt;ENLayout&gt;&lt;Style&gt;123 MDP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zvaf92qrzts2e0t5avxt9xzvxvrfsedwet&quot;&gt;Untitled002&lt;record-ids&gt;&lt;item&gt;325&lt;/item&gt;&lt;item&gt;326&lt;/item&gt;&lt;item&gt;327&lt;/item&gt;&lt;item&gt;32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2&lt;/item&gt;&lt;item&gt;474&lt;/item&gt;&lt;item&gt;475&lt;/item&gt;&lt;item&gt;47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E73FF"/>
    <w:rsid w:val="00006903"/>
    <w:rsid w:val="00006A96"/>
    <w:rsid w:val="0001204C"/>
    <w:rsid w:val="00013DF9"/>
    <w:rsid w:val="0001521C"/>
    <w:rsid w:val="00021FD7"/>
    <w:rsid w:val="00027874"/>
    <w:rsid w:val="00033E96"/>
    <w:rsid w:val="000405F1"/>
    <w:rsid w:val="00043022"/>
    <w:rsid w:val="00044251"/>
    <w:rsid w:val="00044357"/>
    <w:rsid w:val="0004735A"/>
    <w:rsid w:val="00054662"/>
    <w:rsid w:val="000555E0"/>
    <w:rsid w:val="00056218"/>
    <w:rsid w:val="00063F9C"/>
    <w:rsid w:val="00070E21"/>
    <w:rsid w:val="00075C96"/>
    <w:rsid w:val="000806D6"/>
    <w:rsid w:val="00083355"/>
    <w:rsid w:val="00083CC0"/>
    <w:rsid w:val="00095EEC"/>
    <w:rsid w:val="00096347"/>
    <w:rsid w:val="000A5FD7"/>
    <w:rsid w:val="000B3A1F"/>
    <w:rsid w:val="000B4766"/>
    <w:rsid w:val="000C32B1"/>
    <w:rsid w:val="000C3CAD"/>
    <w:rsid w:val="000C4687"/>
    <w:rsid w:val="000D0D09"/>
    <w:rsid w:val="000D0E50"/>
    <w:rsid w:val="000D18DE"/>
    <w:rsid w:val="000D2990"/>
    <w:rsid w:val="000D4D65"/>
    <w:rsid w:val="000D5781"/>
    <w:rsid w:val="000E1E79"/>
    <w:rsid w:val="000E4EDD"/>
    <w:rsid w:val="000E555B"/>
    <w:rsid w:val="000F2CB5"/>
    <w:rsid w:val="000F4EE1"/>
    <w:rsid w:val="000F6975"/>
    <w:rsid w:val="000F7EAB"/>
    <w:rsid w:val="00100B0E"/>
    <w:rsid w:val="001011C7"/>
    <w:rsid w:val="00107467"/>
    <w:rsid w:val="00127A99"/>
    <w:rsid w:val="0013049C"/>
    <w:rsid w:val="00130CC6"/>
    <w:rsid w:val="00130E91"/>
    <w:rsid w:val="00130EA4"/>
    <w:rsid w:val="00131D1A"/>
    <w:rsid w:val="00133B30"/>
    <w:rsid w:val="00143F4C"/>
    <w:rsid w:val="00144872"/>
    <w:rsid w:val="00144A99"/>
    <w:rsid w:val="00147877"/>
    <w:rsid w:val="00153FE0"/>
    <w:rsid w:val="00161E35"/>
    <w:rsid w:val="00171658"/>
    <w:rsid w:val="00172F67"/>
    <w:rsid w:val="0017604D"/>
    <w:rsid w:val="00176EC0"/>
    <w:rsid w:val="00177162"/>
    <w:rsid w:val="001832F6"/>
    <w:rsid w:val="00183AEF"/>
    <w:rsid w:val="0018459D"/>
    <w:rsid w:val="00185203"/>
    <w:rsid w:val="00186F5F"/>
    <w:rsid w:val="00195322"/>
    <w:rsid w:val="001A0155"/>
    <w:rsid w:val="001A1EDC"/>
    <w:rsid w:val="001A52C9"/>
    <w:rsid w:val="001C111B"/>
    <w:rsid w:val="001C2150"/>
    <w:rsid w:val="001C7E0D"/>
    <w:rsid w:val="001E0060"/>
    <w:rsid w:val="001E2FC3"/>
    <w:rsid w:val="001E32CA"/>
    <w:rsid w:val="001E397B"/>
    <w:rsid w:val="001E4ED7"/>
    <w:rsid w:val="001E502D"/>
    <w:rsid w:val="001E69AE"/>
    <w:rsid w:val="001E7ABB"/>
    <w:rsid w:val="001F65E5"/>
    <w:rsid w:val="00200DD8"/>
    <w:rsid w:val="002011FA"/>
    <w:rsid w:val="00202631"/>
    <w:rsid w:val="0020346E"/>
    <w:rsid w:val="00212CCC"/>
    <w:rsid w:val="00217D2A"/>
    <w:rsid w:val="002338BA"/>
    <w:rsid w:val="00233B90"/>
    <w:rsid w:val="00240A80"/>
    <w:rsid w:val="0024532E"/>
    <w:rsid w:val="0024567A"/>
    <w:rsid w:val="00251566"/>
    <w:rsid w:val="00252C9A"/>
    <w:rsid w:val="00252FA2"/>
    <w:rsid w:val="00257AB6"/>
    <w:rsid w:val="00261691"/>
    <w:rsid w:val="00265801"/>
    <w:rsid w:val="002678FD"/>
    <w:rsid w:val="00270B12"/>
    <w:rsid w:val="002722DE"/>
    <w:rsid w:val="00272CF6"/>
    <w:rsid w:val="00273509"/>
    <w:rsid w:val="00273EC1"/>
    <w:rsid w:val="00274EA0"/>
    <w:rsid w:val="002769CB"/>
    <w:rsid w:val="00280B47"/>
    <w:rsid w:val="00284912"/>
    <w:rsid w:val="00290666"/>
    <w:rsid w:val="00292242"/>
    <w:rsid w:val="00293A2D"/>
    <w:rsid w:val="00294A40"/>
    <w:rsid w:val="00295D36"/>
    <w:rsid w:val="002A105B"/>
    <w:rsid w:val="002A17B1"/>
    <w:rsid w:val="002A4122"/>
    <w:rsid w:val="002B278F"/>
    <w:rsid w:val="002B59EA"/>
    <w:rsid w:val="002C1A08"/>
    <w:rsid w:val="002C48E1"/>
    <w:rsid w:val="002D0E2A"/>
    <w:rsid w:val="002D0EDC"/>
    <w:rsid w:val="002D28A8"/>
    <w:rsid w:val="002D7501"/>
    <w:rsid w:val="002E26B0"/>
    <w:rsid w:val="002E4418"/>
    <w:rsid w:val="002E46FB"/>
    <w:rsid w:val="002E4E6B"/>
    <w:rsid w:val="002E5B0D"/>
    <w:rsid w:val="002E6E2C"/>
    <w:rsid w:val="002F13BD"/>
    <w:rsid w:val="002F4AAA"/>
    <w:rsid w:val="002F77F6"/>
    <w:rsid w:val="003018DB"/>
    <w:rsid w:val="00301BE5"/>
    <w:rsid w:val="003056DC"/>
    <w:rsid w:val="00306AEB"/>
    <w:rsid w:val="003152EA"/>
    <w:rsid w:val="00317113"/>
    <w:rsid w:val="00330DD5"/>
    <w:rsid w:val="00335F91"/>
    <w:rsid w:val="0033702E"/>
    <w:rsid w:val="0034090E"/>
    <w:rsid w:val="00342D04"/>
    <w:rsid w:val="00343E4C"/>
    <w:rsid w:val="003462FE"/>
    <w:rsid w:val="00346514"/>
    <w:rsid w:val="003476D2"/>
    <w:rsid w:val="00347AF4"/>
    <w:rsid w:val="003512E2"/>
    <w:rsid w:val="00352119"/>
    <w:rsid w:val="00352175"/>
    <w:rsid w:val="0035463B"/>
    <w:rsid w:val="0036057E"/>
    <w:rsid w:val="003653F9"/>
    <w:rsid w:val="003654E0"/>
    <w:rsid w:val="00366977"/>
    <w:rsid w:val="003673D2"/>
    <w:rsid w:val="00367C31"/>
    <w:rsid w:val="00370E47"/>
    <w:rsid w:val="00371E6A"/>
    <w:rsid w:val="003728EB"/>
    <w:rsid w:val="00373794"/>
    <w:rsid w:val="00374591"/>
    <w:rsid w:val="00374C25"/>
    <w:rsid w:val="00375A04"/>
    <w:rsid w:val="00377EF4"/>
    <w:rsid w:val="00380C35"/>
    <w:rsid w:val="00380CB8"/>
    <w:rsid w:val="0038289E"/>
    <w:rsid w:val="003841DD"/>
    <w:rsid w:val="00386935"/>
    <w:rsid w:val="00391117"/>
    <w:rsid w:val="003916A0"/>
    <w:rsid w:val="0039404F"/>
    <w:rsid w:val="003957E9"/>
    <w:rsid w:val="003A253C"/>
    <w:rsid w:val="003A2D2C"/>
    <w:rsid w:val="003A4D69"/>
    <w:rsid w:val="003A6988"/>
    <w:rsid w:val="003A7C62"/>
    <w:rsid w:val="003A7E78"/>
    <w:rsid w:val="003B2E0A"/>
    <w:rsid w:val="003B6EA2"/>
    <w:rsid w:val="003B78A6"/>
    <w:rsid w:val="003B7F09"/>
    <w:rsid w:val="003C4637"/>
    <w:rsid w:val="003C47CC"/>
    <w:rsid w:val="003D011D"/>
    <w:rsid w:val="003D38E9"/>
    <w:rsid w:val="003D4C12"/>
    <w:rsid w:val="003D62AB"/>
    <w:rsid w:val="003E322E"/>
    <w:rsid w:val="003F02D3"/>
    <w:rsid w:val="003F04C7"/>
    <w:rsid w:val="003F6070"/>
    <w:rsid w:val="004049FE"/>
    <w:rsid w:val="00410B73"/>
    <w:rsid w:val="004156D5"/>
    <w:rsid w:val="00417D63"/>
    <w:rsid w:val="00426187"/>
    <w:rsid w:val="00426CCC"/>
    <w:rsid w:val="004300B3"/>
    <w:rsid w:val="00430137"/>
    <w:rsid w:val="00433C2E"/>
    <w:rsid w:val="00434225"/>
    <w:rsid w:val="004419E7"/>
    <w:rsid w:val="00442221"/>
    <w:rsid w:val="0045412E"/>
    <w:rsid w:val="00455124"/>
    <w:rsid w:val="0045561E"/>
    <w:rsid w:val="00456786"/>
    <w:rsid w:val="00456A00"/>
    <w:rsid w:val="00456BAC"/>
    <w:rsid w:val="00461F07"/>
    <w:rsid w:val="004623AE"/>
    <w:rsid w:val="0046382F"/>
    <w:rsid w:val="0046628D"/>
    <w:rsid w:val="00467D7B"/>
    <w:rsid w:val="00467DB8"/>
    <w:rsid w:val="004713AE"/>
    <w:rsid w:val="00483ED5"/>
    <w:rsid w:val="00485149"/>
    <w:rsid w:val="0048635B"/>
    <w:rsid w:val="00486959"/>
    <w:rsid w:val="004905B4"/>
    <w:rsid w:val="004910CB"/>
    <w:rsid w:val="004931F9"/>
    <w:rsid w:val="004A0E00"/>
    <w:rsid w:val="004A630F"/>
    <w:rsid w:val="004B2A3A"/>
    <w:rsid w:val="004B3FC7"/>
    <w:rsid w:val="004B6FA0"/>
    <w:rsid w:val="004C25C6"/>
    <w:rsid w:val="004C2ED5"/>
    <w:rsid w:val="004C3BED"/>
    <w:rsid w:val="004C5E51"/>
    <w:rsid w:val="004C670D"/>
    <w:rsid w:val="004D2018"/>
    <w:rsid w:val="004D4870"/>
    <w:rsid w:val="004E5AA3"/>
    <w:rsid w:val="004E5DB5"/>
    <w:rsid w:val="004E6819"/>
    <w:rsid w:val="004E7A55"/>
    <w:rsid w:val="004F07A3"/>
    <w:rsid w:val="004F0C7E"/>
    <w:rsid w:val="004F13FD"/>
    <w:rsid w:val="004F1D09"/>
    <w:rsid w:val="004F3232"/>
    <w:rsid w:val="004F616B"/>
    <w:rsid w:val="00500112"/>
    <w:rsid w:val="00503CE5"/>
    <w:rsid w:val="005045C5"/>
    <w:rsid w:val="00504822"/>
    <w:rsid w:val="00505366"/>
    <w:rsid w:val="00507AF9"/>
    <w:rsid w:val="00507F74"/>
    <w:rsid w:val="00511491"/>
    <w:rsid w:val="00512701"/>
    <w:rsid w:val="00514C2C"/>
    <w:rsid w:val="00515CE4"/>
    <w:rsid w:val="0051613F"/>
    <w:rsid w:val="00516B65"/>
    <w:rsid w:val="005227C1"/>
    <w:rsid w:val="00525CF8"/>
    <w:rsid w:val="005337D9"/>
    <w:rsid w:val="00536E30"/>
    <w:rsid w:val="00536E84"/>
    <w:rsid w:val="005447F0"/>
    <w:rsid w:val="0054592E"/>
    <w:rsid w:val="0055211B"/>
    <w:rsid w:val="0055661E"/>
    <w:rsid w:val="00561845"/>
    <w:rsid w:val="005649AA"/>
    <w:rsid w:val="00565109"/>
    <w:rsid w:val="00565E3F"/>
    <w:rsid w:val="00566B4F"/>
    <w:rsid w:val="005771B1"/>
    <w:rsid w:val="005846DF"/>
    <w:rsid w:val="00584A8C"/>
    <w:rsid w:val="00584BCB"/>
    <w:rsid w:val="00587083"/>
    <w:rsid w:val="0059063A"/>
    <w:rsid w:val="00592FE1"/>
    <w:rsid w:val="00594263"/>
    <w:rsid w:val="00595367"/>
    <w:rsid w:val="0059542B"/>
    <w:rsid w:val="005A1E27"/>
    <w:rsid w:val="005A7B91"/>
    <w:rsid w:val="005B0500"/>
    <w:rsid w:val="005B1E98"/>
    <w:rsid w:val="005B3891"/>
    <w:rsid w:val="005B50D9"/>
    <w:rsid w:val="005C04E4"/>
    <w:rsid w:val="005C05A1"/>
    <w:rsid w:val="005C1535"/>
    <w:rsid w:val="005C3451"/>
    <w:rsid w:val="005C4ADC"/>
    <w:rsid w:val="005C51AB"/>
    <w:rsid w:val="005C55C6"/>
    <w:rsid w:val="005C7B64"/>
    <w:rsid w:val="005D2CCD"/>
    <w:rsid w:val="005D3D3B"/>
    <w:rsid w:val="005D401E"/>
    <w:rsid w:val="005D4381"/>
    <w:rsid w:val="005D5F7D"/>
    <w:rsid w:val="005D6AE5"/>
    <w:rsid w:val="005E6D73"/>
    <w:rsid w:val="005E7DFB"/>
    <w:rsid w:val="005F1039"/>
    <w:rsid w:val="005F5396"/>
    <w:rsid w:val="005F6629"/>
    <w:rsid w:val="00600DA1"/>
    <w:rsid w:val="00601C1B"/>
    <w:rsid w:val="006026D9"/>
    <w:rsid w:val="006040DF"/>
    <w:rsid w:val="0060678F"/>
    <w:rsid w:val="00606E6B"/>
    <w:rsid w:val="00612636"/>
    <w:rsid w:val="00620336"/>
    <w:rsid w:val="00622C01"/>
    <w:rsid w:val="0062557B"/>
    <w:rsid w:val="00630E3A"/>
    <w:rsid w:val="0063132B"/>
    <w:rsid w:val="006352EB"/>
    <w:rsid w:val="006353B5"/>
    <w:rsid w:val="00637750"/>
    <w:rsid w:val="00640338"/>
    <w:rsid w:val="0064095B"/>
    <w:rsid w:val="00641A51"/>
    <w:rsid w:val="006432AD"/>
    <w:rsid w:val="00646C43"/>
    <w:rsid w:val="00651D4C"/>
    <w:rsid w:val="00653535"/>
    <w:rsid w:val="00653CFF"/>
    <w:rsid w:val="00654E7C"/>
    <w:rsid w:val="00657E3C"/>
    <w:rsid w:val="0066343E"/>
    <w:rsid w:val="00666235"/>
    <w:rsid w:val="00666C46"/>
    <w:rsid w:val="006711C1"/>
    <w:rsid w:val="00684280"/>
    <w:rsid w:val="006916B0"/>
    <w:rsid w:val="00692E31"/>
    <w:rsid w:val="00693B10"/>
    <w:rsid w:val="006A406C"/>
    <w:rsid w:val="006A7BC9"/>
    <w:rsid w:val="006A7CBF"/>
    <w:rsid w:val="006B236A"/>
    <w:rsid w:val="006B260F"/>
    <w:rsid w:val="006C24DA"/>
    <w:rsid w:val="006D12B7"/>
    <w:rsid w:val="006D53E2"/>
    <w:rsid w:val="006E0F24"/>
    <w:rsid w:val="006E22F1"/>
    <w:rsid w:val="006E2A43"/>
    <w:rsid w:val="006E603D"/>
    <w:rsid w:val="006F09F5"/>
    <w:rsid w:val="006F4E12"/>
    <w:rsid w:val="006F5421"/>
    <w:rsid w:val="006F6242"/>
    <w:rsid w:val="0070127E"/>
    <w:rsid w:val="007120F4"/>
    <w:rsid w:val="00716EEA"/>
    <w:rsid w:val="00716F35"/>
    <w:rsid w:val="00717DF3"/>
    <w:rsid w:val="007222AC"/>
    <w:rsid w:val="00730A92"/>
    <w:rsid w:val="00731776"/>
    <w:rsid w:val="007345A6"/>
    <w:rsid w:val="007353F8"/>
    <w:rsid w:val="007368C7"/>
    <w:rsid w:val="0074077A"/>
    <w:rsid w:val="007419C1"/>
    <w:rsid w:val="007451B7"/>
    <w:rsid w:val="00746AF0"/>
    <w:rsid w:val="007507BD"/>
    <w:rsid w:val="007510B9"/>
    <w:rsid w:val="00752472"/>
    <w:rsid w:val="00755002"/>
    <w:rsid w:val="00760AE7"/>
    <w:rsid w:val="0076258C"/>
    <w:rsid w:val="00772928"/>
    <w:rsid w:val="00775697"/>
    <w:rsid w:val="00776DEA"/>
    <w:rsid w:val="007813E8"/>
    <w:rsid w:val="00782E7B"/>
    <w:rsid w:val="00785806"/>
    <w:rsid w:val="00790797"/>
    <w:rsid w:val="00792268"/>
    <w:rsid w:val="00795CE8"/>
    <w:rsid w:val="007A0889"/>
    <w:rsid w:val="007A5786"/>
    <w:rsid w:val="007B4E5A"/>
    <w:rsid w:val="007B680F"/>
    <w:rsid w:val="007B790E"/>
    <w:rsid w:val="007C1A8F"/>
    <w:rsid w:val="007C39C7"/>
    <w:rsid w:val="007C515F"/>
    <w:rsid w:val="007C5DB0"/>
    <w:rsid w:val="007C6C4F"/>
    <w:rsid w:val="007D1F3F"/>
    <w:rsid w:val="007D30F0"/>
    <w:rsid w:val="007D5301"/>
    <w:rsid w:val="007E3A38"/>
    <w:rsid w:val="007E6A17"/>
    <w:rsid w:val="007E6ACE"/>
    <w:rsid w:val="007F0B17"/>
    <w:rsid w:val="007F20BD"/>
    <w:rsid w:val="007F598D"/>
    <w:rsid w:val="008058F7"/>
    <w:rsid w:val="008065A7"/>
    <w:rsid w:val="00806FED"/>
    <w:rsid w:val="0081328F"/>
    <w:rsid w:val="008149A9"/>
    <w:rsid w:val="00816B6E"/>
    <w:rsid w:val="00820120"/>
    <w:rsid w:val="008237AF"/>
    <w:rsid w:val="00824951"/>
    <w:rsid w:val="008254AA"/>
    <w:rsid w:val="008260A1"/>
    <w:rsid w:val="008272D5"/>
    <w:rsid w:val="00831911"/>
    <w:rsid w:val="0083384A"/>
    <w:rsid w:val="0083523A"/>
    <w:rsid w:val="00841627"/>
    <w:rsid w:val="00842E76"/>
    <w:rsid w:val="00842FC4"/>
    <w:rsid w:val="00843711"/>
    <w:rsid w:val="008457B8"/>
    <w:rsid w:val="00845E44"/>
    <w:rsid w:val="00847BA0"/>
    <w:rsid w:val="00852FBF"/>
    <w:rsid w:val="00853D50"/>
    <w:rsid w:val="00863763"/>
    <w:rsid w:val="00864219"/>
    <w:rsid w:val="00867743"/>
    <w:rsid w:val="00877372"/>
    <w:rsid w:val="008817DD"/>
    <w:rsid w:val="00881BBB"/>
    <w:rsid w:val="0088686C"/>
    <w:rsid w:val="00887247"/>
    <w:rsid w:val="00887B12"/>
    <w:rsid w:val="0089064C"/>
    <w:rsid w:val="0089400D"/>
    <w:rsid w:val="00897619"/>
    <w:rsid w:val="008A0FEB"/>
    <w:rsid w:val="008A1457"/>
    <w:rsid w:val="008A498E"/>
    <w:rsid w:val="008A523F"/>
    <w:rsid w:val="008A5807"/>
    <w:rsid w:val="008A6FB3"/>
    <w:rsid w:val="008B1EDD"/>
    <w:rsid w:val="008B6785"/>
    <w:rsid w:val="008C1503"/>
    <w:rsid w:val="008C1570"/>
    <w:rsid w:val="008C2533"/>
    <w:rsid w:val="008C5A5A"/>
    <w:rsid w:val="008D17ED"/>
    <w:rsid w:val="008D456C"/>
    <w:rsid w:val="008D617F"/>
    <w:rsid w:val="008E0E0E"/>
    <w:rsid w:val="008E0F35"/>
    <w:rsid w:val="008E483A"/>
    <w:rsid w:val="008E537D"/>
    <w:rsid w:val="008E6AC1"/>
    <w:rsid w:val="008F257C"/>
    <w:rsid w:val="00903C65"/>
    <w:rsid w:val="00906384"/>
    <w:rsid w:val="00913920"/>
    <w:rsid w:val="00913AED"/>
    <w:rsid w:val="00915252"/>
    <w:rsid w:val="00917A9D"/>
    <w:rsid w:val="0092157E"/>
    <w:rsid w:val="00922ACC"/>
    <w:rsid w:val="00922B77"/>
    <w:rsid w:val="0092304F"/>
    <w:rsid w:val="00926A19"/>
    <w:rsid w:val="00936365"/>
    <w:rsid w:val="009376BA"/>
    <w:rsid w:val="0094277F"/>
    <w:rsid w:val="00942A16"/>
    <w:rsid w:val="00951355"/>
    <w:rsid w:val="00965AF0"/>
    <w:rsid w:val="00966436"/>
    <w:rsid w:val="00971590"/>
    <w:rsid w:val="00975BB9"/>
    <w:rsid w:val="00990CE7"/>
    <w:rsid w:val="00991ACD"/>
    <w:rsid w:val="00994CA2"/>
    <w:rsid w:val="00995DF5"/>
    <w:rsid w:val="009A007C"/>
    <w:rsid w:val="009A0440"/>
    <w:rsid w:val="009A198B"/>
    <w:rsid w:val="009A5906"/>
    <w:rsid w:val="009B183C"/>
    <w:rsid w:val="009B508B"/>
    <w:rsid w:val="009C24AC"/>
    <w:rsid w:val="009C3C9F"/>
    <w:rsid w:val="009C4726"/>
    <w:rsid w:val="009C5BA5"/>
    <w:rsid w:val="009D1F1E"/>
    <w:rsid w:val="009D5C80"/>
    <w:rsid w:val="009E42BA"/>
    <w:rsid w:val="009E43C6"/>
    <w:rsid w:val="009E4DE0"/>
    <w:rsid w:val="009F6ACF"/>
    <w:rsid w:val="00A04CCC"/>
    <w:rsid w:val="00A13E56"/>
    <w:rsid w:val="00A15AD8"/>
    <w:rsid w:val="00A2139F"/>
    <w:rsid w:val="00A33942"/>
    <w:rsid w:val="00A34B82"/>
    <w:rsid w:val="00A37FE9"/>
    <w:rsid w:val="00A41D44"/>
    <w:rsid w:val="00A5095F"/>
    <w:rsid w:val="00A537E4"/>
    <w:rsid w:val="00A56B1F"/>
    <w:rsid w:val="00A60CFE"/>
    <w:rsid w:val="00A642D5"/>
    <w:rsid w:val="00A70094"/>
    <w:rsid w:val="00A75EE7"/>
    <w:rsid w:val="00A83044"/>
    <w:rsid w:val="00A90861"/>
    <w:rsid w:val="00A91867"/>
    <w:rsid w:val="00A91999"/>
    <w:rsid w:val="00AA2D74"/>
    <w:rsid w:val="00AA68A8"/>
    <w:rsid w:val="00AB0226"/>
    <w:rsid w:val="00AB09CC"/>
    <w:rsid w:val="00AB6A66"/>
    <w:rsid w:val="00AC1483"/>
    <w:rsid w:val="00AC1514"/>
    <w:rsid w:val="00AC4886"/>
    <w:rsid w:val="00AC7619"/>
    <w:rsid w:val="00AD015D"/>
    <w:rsid w:val="00AD3A94"/>
    <w:rsid w:val="00AD6881"/>
    <w:rsid w:val="00AE0A1F"/>
    <w:rsid w:val="00AE201D"/>
    <w:rsid w:val="00AE32C7"/>
    <w:rsid w:val="00AE639C"/>
    <w:rsid w:val="00B12E4B"/>
    <w:rsid w:val="00B17592"/>
    <w:rsid w:val="00B2262C"/>
    <w:rsid w:val="00B229B1"/>
    <w:rsid w:val="00B229C9"/>
    <w:rsid w:val="00B230A1"/>
    <w:rsid w:val="00B2647B"/>
    <w:rsid w:val="00B27FEB"/>
    <w:rsid w:val="00B41317"/>
    <w:rsid w:val="00B45BA0"/>
    <w:rsid w:val="00B509A7"/>
    <w:rsid w:val="00B5231B"/>
    <w:rsid w:val="00B52AAE"/>
    <w:rsid w:val="00B561DF"/>
    <w:rsid w:val="00B61DFA"/>
    <w:rsid w:val="00B6216E"/>
    <w:rsid w:val="00B67560"/>
    <w:rsid w:val="00B712A9"/>
    <w:rsid w:val="00B718F4"/>
    <w:rsid w:val="00B73BDD"/>
    <w:rsid w:val="00B75C74"/>
    <w:rsid w:val="00B76259"/>
    <w:rsid w:val="00B77A5B"/>
    <w:rsid w:val="00B81395"/>
    <w:rsid w:val="00B85E85"/>
    <w:rsid w:val="00B92246"/>
    <w:rsid w:val="00B94026"/>
    <w:rsid w:val="00B97EF8"/>
    <w:rsid w:val="00BA018A"/>
    <w:rsid w:val="00BA0AD4"/>
    <w:rsid w:val="00BA1583"/>
    <w:rsid w:val="00BA2251"/>
    <w:rsid w:val="00BA6C8A"/>
    <w:rsid w:val="00BA7D7C"/>
    <w:rsid w:val="00BB20B3"/>
    <w:rsid w:val="00BB79B8"/>
    <w:rsid w:val="00BD06C8"/>
    <w:rsid w:val="00BD0BDA"/>
    <w:rsid w:val="00BD109F"/>
    <w:rsid w:val="00BD1C80"/>
    <w:rsid w:val="00BD6B7E"/>
    <w:rsid w:val="00BE0CD3"/>
    <w:rsid w:val="00BE1E8F"/>
    <w:rsid w:val="00BF0F71"/>
    <w:rsid w:val="00BF28C6"/>
    <w:rsid w:val="00BF6CDA"/>
    <w:rsid w:val="00BF74C7"/>
    <w:rsid w:val="00C020F2"/>
    <w:rsid w:val="00C07223"/>
    <w:rsid w:val="00C079F8"/>
    <w:rsid w:val="00C15275"/>
    <w:rsid w:val="00C159A5"/>
    <w:rsid w:val="00C20023"/>
    <w:rsid w:val="00C2027C"/>
    <w:rsid w:val="00C22EBE"/>
    <w:rsid w:val="00C26424"/>
    <w:rsid w:val="00C2771C"/>
    <w:rsid w:val="00C31147"/>
    <w:rsid w:val="00C31A0F"/>
    <w:rsid w:val="00C31C00"/>
    <w:rsid w:val="00C33F6F"/>
    <w:rsid w:val="00C3443D"/>
    <w:rsid w:val="00C42D46"/>
    <w:rsid w:val="00C43E48"/>
    <w:rsid w:val="00C519ED"/>
    <w:rsid w:val="00C52752"/>
    <w:rsid w:val="00C61897"/>
    <w:rsid w:val="00C65A79"/>
    <w:rsid w:val="00C6768E"/>
    <w:rsid w:val="00C67FE6"/>
    <w:rsid w:val="00C70B40"/>
    <w:rsid w:val="00C72953"/>
    <w:rsid w:val="00C73BBB"/>
    <w:rsid w:val="00C74AB5"/>
    <w:rsid w:val="00C74B32"/>
    <w:rsid w:val="00C958AD"/>
    <w:rsid w:val="00CA0018"/>
    <w:rsid w:val="00CA784F"/>
    <w:rsid w:val="00CB0A2E"/>
    <w:rsid w:val="00CB1366"/>
    <w:rsid w:val="00CB1734"/>
    <w:rsid w:val="00CB23A6"/>
    <w:rsid w:val="00CB48CF"/>
    <w:rsid w:val="00CB551E"/>
    <w:rsid w:val="00CB581B"/>
    <w:rsid w:val="00CD3FC3"/>
    <w:rsid w:val="00CD7CD8"/>
    <w:rsid w:val="00CE4DAC"/>
    <w:rsid w:val="00CE5BFC"/>
    <w:rsid w:val="00CE700A"/>
    <w:rsid w:val="00CF085E"/>
    <w:rsid w:val="00CF0A91"/>
    <w:rsid w:val="00CF0DD9"/>
    <w:rsid w:val="00CF2771"/>
    <w:rsid w:val="00CF6C8B"/>
    <w:rsid w:val="00CF6E77"/>
    <w:rsid w:val="00CF7F16"/>
    <w:rsid w:val="00D0338F"/>
    <w:rsid w:val="00D10753"/>
    <w:rsid w:val="00D1506F"/>
    <w:rsid w:val="00D16740"/>
    <w:rsid w:val="00D167F2"/>
    <w:rsid w:val="00D17AAF"/>
    <w:rsid w:val="00D24BEA"/>
    <w:rsid w:val="00D25D3A"/>
    <w:rsid w:val="00D300D0"/>
    <w:rsid w:val="00D30CB1"/>
    <w:rsid w:val="00D32331"/>
    <w:rsid w:val="00D41D03"/>
    <w:rsid w:val="00D44154"/>
    <w:rsid w:val="00D5157A"/>
    <w:rsid w:val="00D54E20"/>
    <w:rsid w:val="00D552AA"/>
    <w:rsid w:val="00D554BB"/>
    <w:rsid w:val="00D64487"/>
    <w:rsid w:val="00D67F3B"/>
    <w:rsid w:val="00D71185"/>
    <w:rsid w:val="00D72302"/>
    <w:rsid w:val="00D73FA4"/>
    <w:rsid w:val="00D80828"/>
    <w:rsid w:val="00D837C0"/>
    <w:rsid w:val="00D85092"/>
    <w:rsid w:val="00D9190F"/>
    <w:rsid w:val="00D93087"/>
    <w:rsid w:val="00D94A90"/>
    <w:rsid w:val="00D95C94"/>
    <w:rsid w:val="00DA4454"/>
    <w:rsid w:val="00DA4EE3"/>
    <w:rsid w:val="00DA59E1"/>
    <w:rsid w:val="00DB32EB"/>
    <w:rsid w:val="00DB3DA5"/>
    <w:rsid w:val="00DB7DC0"/>
    <w:rsid w:val="00DC05F2"/>
    <w:rsid w:val="00DC22DC"/>
    <w:rsid w:val="00DC2CBD"/>
    <w:rsid w:val="00DC51AF"/>
    <w:rsid w:val="00DC64A0"/>
    <w:rsid w:val="00DD2147"/>
    <w:rsid w:val="00DD2A2F"/>
    <w:rsid w:val="00DD3FF0"/>
    <w:rsid w:val="00DD5861"/>
    <w:rsid w:val="00DE0B02"/>
    <w:rsid w:val="00DE0C0C"/>
    <w:rsid w:val="00DE1AF2"/>
    <w:rsid w:val="00DE2270"/>
    <w:rsid w:val="00DE3076"/>
    <w:rsid w:val="00DE531B"/>
    <w:rsid w:val="00DE5F67"/>
    <w:rsid w:val="00DE73FF"/>
    <w:rsid w:val="00DF1987"/>
    <w:rsid w:val="00DF3DFC"/>
    <w:rsid w:val="00DF7181"/>
    <w:rsid w:val="00E02217"/>
    <w:rsid w:val="00E067D1"/>
    <w:rsid w:val="00E06DCA"/>
    <w:rsid w:val="00E15E7C"/>
    <w:rsid w:val="00E16A79"/>
    <w:rsid w:val="00E236C5"/>
    <w:rsid w:val="00E27E41"/>
    <w:rsid w:val="00E302AF"/>
    <w:rsid w:val="00E30659"/>
    <w:rsid w:val="00E34C52"/>
    <w:rsid w:val="00E36B11"/>
    <w:rsid w:val="00E40A23"/>
    <w:rsid w:val="00E451FA"/>
    <w:rsid w:val="00E46E1D"/>
    <w:rsid w:val="00E544C7"/>
    <w:rsid w:val="00E549DD"/>
    <w:rsid w:val="00E568E7"/>
    <w:rsid w:val="00E61504"/>
    <w:rsid w:val="00E61ADB"/>
    <w:rsid w:val="00E63EB4"/>
    <w:rsid w:val="00E652E8"/>
    <w:rsid w:val="00E715DA"/>
    <w:rsid w:val="00E73F64"/>
    <w:rsid w:val="00E86461"/>
    <w:rsid w:val="00E86F4B"/>
    <w:rsid w:val="00E9592D"/>
    <w:rsid w:val="00E95C7F"/>
    <w:rsid w:val="00E961CB"/>
    <w:rsid w:val="00E97060"/>
    <w:rsid w:val="00EA1A48"/>
    <w:rsid w:val="00EA3280"/>
    <w:rsid w:val="00EA59C7"/>
    <w:rsid w:val="00EA5D1C"/>
    <w:rsid w:val="00EA7382"/>
    <w:rsid w:val="00EB4DFC"/>
    <w:rsid w:val="00EB5CA7"/>
    <w:rsid w:val="00EB6948"/>
    <w:rsid w:val="00EB6EB0"/>
    <w:rsid w:val="00EB7942"/>
    <w:rsid w:val="00EC7067"/>
    <w:rsid w:val="00ED33D6"/>
    <w:rsid w:val="00ED50B2"/>
    <w:rsid w:val="00EE479E"/>
    <w:rsid w:val="00EE4868"/>
    <w:rsid w:val="00EE6A50"/>
    <w:rsid w:val="00EE7327"/>
    <w:rsid w:val="00EE7E4C"/>
    <w:rsid w:val="00EF076F"/>
    <w:rsid w:val="00EF2A24"/>
    <w:rsid w:val="00EF491E"/>
    <w:rsid w:val="00EF4FDB"/>
    <w:rsid w:val="00EF6EDD"/>
    <w:rsid w:val="00EF7311"/>
    <w:rsid w:val="00F00756"/>
    <w:rsid w:val="00F01861"/>
    <w:rsid w:val="00F023E9"/>
    <w:rsid w:val="00F03371"/>
    <w:rsid w:val="00F124A7"/>
    <w:rsid w:val="00F12842"/>
    <w:rsid w:val="00F215E7"/>
    <w:rsid w:val="00F34D74"/>
    <w:rsid w:val="00F371C2"/>
    <w:rsid w:val="00F41AEC"/>
    <w:rsid w:val="00F41B88"/>
    <w:rsid w:val="00F561BF"/>
    <w:rsid w:val="00F61E54"/>
    <w:rsid w:val="00F64ECC"/>
    <w:rsid w:val="00F72F48"/>
    <w:rsid w:val="00F7413E"/>
    <w:rsid w:val="00F83609"/>
    <w:rsid w:val="00F83A87"/>
    <w:rsid w:val="00F8560B"/>
    <w:rsid w:val="00F92378"/>
    <w:rsid w:val="00F95FF9"/>
    <w:rsid w:val="00F972AD"/>
    <w:rsid w:val="00F97828"/>
    <w:rsid w:val="00FA2D5B"/>
    <w:rsid w:val="00FA345D"/>
    <w:rsid w:val="00FA54B7"/>
    <w:rsid w:val="00FB51B1"/>
    <w:rsid w:val="00FC0352"/>
    <w:rsid w:val="00FC1C7F"/>
    <w:rsid w:val="00FC56A4"/>
    <w:rsid w:val="00FC75ED"/>
    <w:rsid w:val="00FD1574"/>
    <w:rsid w:val="00FD1BC9"/>
    <w:rsid w:val="00FD3D27"/>
    <w:rsid w:val="00FD6437"/>
    <w:rsid w:val="00FE13C7"/>
    <w:rsid w:val="00FF4F34"/>
    <w:rsid w:val="00FF5275"/>
  </w:rsids>
  <m:mathPr>
    <m:mathFont m:val="Cambria Math"/>
    <m:brkBin m:val="before"/>
    <m:brkBinSub m:val="--"/>
    <m:smallFrac m:val="0"/>
    <m:dispDef/>
    <m:lMargin m:val="0"/>
    <m:rMargin m:val="0"/>
    <m:defJc m:val="centerGroup"/>
    <m:wrapIndent m:val="1440"/>
    <m:intLim m:val="subSup"/>
    <m:naryLim m:val="undOvr"/>
  </m:mathPr>
  <w:themeFontLang w:val="en-GB" w:eastAsia="ko-KR"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B27F90"/>
  <w15:docId w15:val="{8CF39AE0-F1FC-4ED2-93D6-4C0B76B14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ko-KR"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975"/>
    <w:pPr>
      <w:spacing w:after="120" w:line="288" w:lineRule="auto"/>
      <w:jc w:val="both"/>
    </w:pPr>
    <w:rPr>
      <w:rFonts w:ascii="Times New Roman" w:hAnsi="Times New Roman"/>
      <w:sz w:val="20"/>
    </w:rPr>
  </w:style>
  <w:style w:type="paragraph" w:styleId="Heading1">
    <w:name w:val="heading 1"/>
    <w:basedOn w:val="Normal"/>
    <w:next w:val="Normal"/>
    <w:link w:val="Heading1Char"/>
    <w:uiPriority w:val="9"/>
    <w:qFormat/>
    <w:rsid w:val="00CE5BFC"/>
    <w:pPr>
      <w:keepNext/>
      <w:keepLines/>
      <w:spacing w:before="240" w:after="0" w:line="240" w:lineRule="auto"/>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36057E"/>
    <w:pPr>
      <w:keepNext/>
      <w:keepLines/>
      <w:spacing w:before="40" w:after="0"/>
      <w:outlineLvl w:val="1"/>
    </w:pPr>
    <w:rPr>
      <w:rFonts w:eastAsiaTheme="majorEastAsia" w:cstheme="majorBidi"/>
      <w:b/>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BFC"/>
    <w:rPr>
      <w:rFonts w:ascii="Times New Roman" w:eastAsiaTheme="majorEastAsia" w:hAnsi="Times New Roman" w:cstheme="majorBidi"/>
      <w:b/>
      <w:color w:val="000000" w:themeColor="text1"/>
      <w:sz w:val="28"/>
      <w:szCs w:val="32"/>
    </w:rPr>
  </w:style>
  <w:style w:type="character" w:styleId="Hyperlink">
    <w:name w:val="Hyperlink"/>
    <w:basedOn w:val="DefaultParagraphFont"/>
    <w:uiPriority w:val="99"/>
    <w:unhideWhenUsed/>
    <w:rsid w:val="00261691"/>
    <w:rPr>
      <w:color w:val="0563C1" w:themeColor="hyperlink"/>
      <w:u w:val="single"/>
    </w:rPr>
  </w:style>
  <w:style w:type="paragraph" w:customStyle="1" w:styleId="Heading21">
    <w:name w:val="Heading 21"/>
    <w:basedOn w:val="Normal"/>
    <w:rsid w:val="002F13BD"/>
    <w:pPr>
      <w:keepNext/>
      <w:keepLines/>
      <w:suppressAutoHyphens/>
      <w:spacing w:before="280" w:after="280"/>
    </w:pPr>
    <w:rPr>
      <w:rFonts w:ascii="Palatino" w:eastAsia="DejaVu Sans" w:hAnsi="Palatino" w:cs="Times New Roman"/>
      <w:bCs/>
      <w:color w:val="00000A"/>
      <w:sz w:val="26"/>
      <w:szCs w:val="26"/>
      <w:lang w:val="en-US" w:eastAsia="de-DE" w:bidi="ar-SA"/>
    </w:rPr>
  </w:style>
  <w:style w:type="paragraph" w:styleId="ListParagraph">
    <w:name w:val="List Paragraph"/>
    <w:basedOn w:val="Normal"/>
    <w:uiPriority w:val="34"/>
    <w:qFormat/>
    <w:rsid w:val="00CB0A2E"/>
    <w:pPr>
      <w:ind w:left="720"/>
      <w:contextualSpacing/>
    </w:pPr>
  </w:style>
  <w:style w:type="paragraph" w:styleId="Header">
    <w:name w:val="header"/>
    <w:basedOn w:val="Normal"/>
    <w:link w:val="HeaderChar"/>
    <w:uiPriority w:val="99"/>
    <w:unhideWhenUsed/>
    <w:rsid w:val="00CB0A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0A2E"/>
  </w:style>
  <w:style w:type="paragraph" w:styleId="Footer">
    <w:name w:val="footer"/>
    <w:basedOn w:val="Normal"/>
    <w:link w:val="FooterChar"/>
    <w:uiPriority w:val="99"/>
    <w:unhideWhenUsed/>
    <w:rsid w:val="00CB0A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0A2E"/>
  </w:style>
  <w:style w:type="paragraph" w:styleId="BalloonText">
    <w:name w:val="Balloon Text"/>
    <w:basedOn w:val="Normal"/>
    <w:link w:val="BalloonTextChar"/>
    <w:uiPriority w:val="99"/>
    <w:semiHidden/>
    <w:unhideWhenUsed/>
    <w:rsid w:val="008B1E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EDD"/>
    <w:rPr>
      <w:rFonts w:ascii="Segoe UI" w:hAnsi="Segoe UI" w:cs="Segoe UI"/>
      <w:sz w:val="18"/>
      <w:szCs w:val="18"/>
    </w:rPr>
  </w:style>
  <w:style w:type="character" w:styleId="PlaceholderText">
    <w:name w:val="Placeholder Text"/>
    <w:basedOn w:val="DefaultParagraphFont"/>
    <w:uiPriority w:val="99"/>
    <w:semiHidden/>
    <w:rsid w:val="00F215E7"/>
    <w:rPr>
      <w:color w:val="808080"/>
    </w:rPr>
  </w:style>
  <w:style w:type="character" w:customStyle="1" w:styleId="Heading2Char">
    <w:name w:val="Heading 2 Char"/>
    <w:basedOn w:val="DefaultParagraphFont"/>
    <w:link w:val="Heading2"/>
    <w:uiPriority w:val="9"/>
    <w:rsid w:val="0036057E"/>
    <w:rPr>
      <w:rFonts w:ascii="Times New Roman" w:eastAsiaTheme="majorEastAsia" w:hAnsi="Times New Roman" w:cstheme="majorBidi"/>
      <w:b/>
      <w:i/>
      <w:color w:val="000000" w:themeColor="text1"/>
      <w:sz w:val="26"/>
      <w:szCs w:val="26"/>
    </w:rPr>
  </w:style>
  <w:style w:type="character" w:styleId="FollowedHyperlink">
    <w:name w:val="FollowedHyperlink"/>
    <w:basedOn w:val="DefaultParagraphFont"/>
    <w:uiPriority w:val="99"/>
    <w:semiHidden/>
    <w:unhideWhenUsed/>
    <w:rsid w:val="003F02D3"/>
    <w:rPr>
      <w:color w:val="954F72" w:themeColor="followedHyperlink"/>
      <w:u w:val="single"/>
    </w:rPr>
  </w:style>
  <w:style w:type="character" w:customStyle="1" w:styleId="UnresolvedMention1">
    <w:name w:val="Unresolved Mention1"/>
    <w:basedOn w:val="DefaultParagraphFont"/>
    <w:uiPriority w:val="99"/>
    <w:semiHidden/>
    <w:unhideWhenUsed/>
    <w:rsid w:val="003F02D3"/>
    <w:rPr>
      <w:color w:val="605E5C"/>
      <w:shd w:val="clear" w:color="auto" w:fill="E1DFDD"/>
    </w:rPr>
  </w:style>
  <w:style w:type="character" w:styleId="Emphasis">
    <w:name w:val="Emphasis"/>
    <w:basedOn w:val="DefaultParagraphFont"/>
    <w:uiPriority w:val="20"/>
    <w:qFormat/>
    <w:rsid w:val="00380CB8"/>
    <w:rPr>
      <w:i/>
      <w:iCs/>
    </w:rPr>
  </w:style>
  <w:style w:type="paragraph" w:customStyle="1" w:styleId="EndNoteBibliographyTitle">
    <w:name w:val="EndNote Bibliography Title"/>
    <w:basedOn w:val="Normal"/>
    <w:link w:val="EndNoteBibliographyTitleChar"/>
    <w:rsid w:val="00343E4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43E4C"/>
    <w:rPr>
      <w:rFonts w:ascii="Calibri" w:hAnsi="Calibri" w:cs="Calibri"/>
      <w:noProof/>
    </w:rPr>
  </w:style>
  <w:style w:type="paragraph" w:customStyle="1" w:styleId="EndNoteBibliography">
    <w:name w:val="EndNote Bibliography"/>
    <w:basedOn w:val="Normal"/>
    <w:link w:val="EndNoteBibliographyChar"/>
    <w:rsid w:val="00343E4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343E4C"/>
    <w:rPr>
      <w:rFonts w:ascii="Calibri" w:hAnsi="Calibri" w:cs="Calibri"/>
      <w:noProof/>
    </w:rPr>
  </w:style>
  <w:style w:type="paragraph" w:customStyle="1" w:styleId="EndNoteCategoryHeading">
    <w:name w:val="EndNote Category Heading"/>
    <w:basedOn w:val="Normal"/>
    <w:link w:val="EndNoteCategoryHeadingChar"/>
    <w:rsid w:val="00C65A79"/>
    <w:pPr>
      <w:spacing w:before="120"/>
    </w:pPr>
    <w:rPr>
      <w:b/>
      <w:noProof/>
    </w:rPr>
  </w:style>
  <w:style w:type="character" w:customStyle="1" w:styleId="EndNoteCategoryHeadingChar">
    <w:name w:val="EndNote Category Heading Char"/>
    <w:basedOn w:val="DefaultParagraphFont"/>
    <w:link w:val="EndNoteCategoryHeading"/>
    <w:rsid w:val="00C65A79"/>
    <w:rPr>
      <w:b/>
      <w:noProof/>
    </w:rPr>
  </w:style>
  <w:style w:type="paragraph" w:styleId="NoSpacing">
    <w:name w:val="No Spacing"/>
    <w:uiPriority w:val="1"/>
    <w:qFormat/>
    <w:rsid w:val="00717DF3"/>
    <w:pPr>
      <w:spacing w:before="180" w:after="180" w:line="240" w:lineRule="auto"/>
    </w:pPr>
    <w:rPr>
      <w:rFonts w:ascii="Times New Roman" w:hAnsi="Times New Roman"/>
    </w:rPr>
  </w:style>
  <w:style w:type="character" w:customStyle="1" w:styleId="il">
    <w:name w:val="il"/>
    <w:basedOn w:val="DefaultParagraphFont"/>
    <w:rsid w:val="00C07223"/>
  </w:style>
  <w:style w:type="paragraph" w:styleId="Caption">
    <w:name w:val="caption"/>
    <w:basedOn w:val="Normal"/>
    <w:next w:val="Normal"/>
    <w:uiPriority w:val="35"/>
    <w:unhideWhenUsed/>
    <w:qFormat/>
    <w:rsid w:val="00DD2147"/>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B50D9"/>
    <w:rPr>
      <w:color w:val="605E5C"/>
      <w:shd w:val="clear" w:color="auto" w:fill="E1DFDD"/>
    </w:rPr>
  </w:style>
  <w:style w:type="paragraph" w:styleId="NormalWeb">
    <w:name w:val="Normal (Web)"/>
    <w:basedOn w:val="Normal"/>
    <w:uiPriority w:val="99"/>
    <w:semiHidden/>
    <w:unhideWhenUsed/>
    <w:rsid w:val="003152EA"/>
    <w:pPr>
      <w:spacing w:before="100" w:beforeAutospacing="1" w:after="100" w:afterAutospacing="1" w:line="240" w:lineRule="auto"/>
    </w:pPr>
    <w:rPr>
      <w:rFonts w:eastAsia="Times New Roman" w:cs="Times New Roman"/>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888566">
      <w:bodyDiv w:val="1"/>
      <w:marLeft w:val="0"/>
      <w:marRight w:val="0"/>
      <w:marTop w:val="0"/>
      <w:marBottom w:val="0"/>
      <w:divBdr>
        <w:top w:val="none" w:sz="0" w:space="0" w:color="auto"/>
        <w:left w:val="none" w:sz="0" w:space="0" w:color="auto"/>
        <w:bottom w:val="none" w:sz="0" w:space="0" w:color="auto"/>
        <w:right w:val="none" w:sz="0" w:space="0" w:color="auto"/>
      </w:divBdr>
    </w:div>
    <w:div w:id="260601590">
      <w:bodyDiv w:val="1"/>
      <w:marLeft w:val="0"/>
      <w:marRight w:val="0"/>
      <w:marTop w:val="0"/>
      <w:marBottom w:val="0"/>
      <w:divBdr>
        <w:top w:val="none" w:sz="0" w:space="0" w:color="auto"/>
        <w:left w:val="none" w:sz="0" w:space="0" w:color="auto"/>
        <w:bottom w:val="none" w:sz="0" w:space="0" w:color="auto"/>
        <w:right w:val="none" w:sz="0" w:space="0" w:color="auto"/>
      </w:divBdr>
    </w:div>
    <w:div w:id="438452169">
      <w:bodyDiv w:val="1"/>
      <w:marLeft w:val="0"/>
      <w:marRight w:val="0"/>
      <w:marTop w:val="0"/>
      <w:marBottom w:val="0"/>
      <w:divBdr>
        <w:top w:val="none" w:sz="0" w:space="0" w:color="auto"/>
        <w:left w:val="none" w:sz="0" w:space="0" w:color="auto"/>
        <w:bottom w:val="none" w:sz="0" w:space="0" w:color="auto"/>
        <w:right w:val="none" w:sz="0" w:space="0" w:color="auto"/>
      </w:divBdr>
    </w:div>
    <w:div w:id="753548218">
      <w:bodyDiv w:val="1"/>
      <w:marLeft w:val="0"/>
      <w:marRight w:val="0"/>
      <w:marTop w:val="0"/>
      <w:marBottom w:val="0"/>
      <w:divBdr>
        <w:top w:val="none" w:sz="0" w:space="0" w:color="auto"/>
        <w:left w:val="none" w:sz="0" w:space="0" w:color="auto"/>
        <w:bottom w:val="none" w:sz="0" w:space="0" w:color="auto"/>
        <w:right w:val="none" w:sz="0" w:space="0" w:color="auto"/>
      </w:divBdr>
      <w:divsChild>
        <w:div w:id="26608775">
          <w:marLeft w:val="0"/>
          <w:marRight w:val="0"/>
          <w:marTop w:val="0"/>
          <w:marBottom w:val="0"/>
          <w:divBdr>
            <w:top w:val="none" w:sz="0" w:space="0" w:color="auto"/>
            <w:left w:val="none" w:sz="0" w:space="0" w:color="auto"/>
            <w:bottom w:val="none" w:sz="0" w:space="0" w:color="auto"/>
            <w:right w:val="none" w:sz="0" w:space="0" w:color="auto"/>
          </w:divBdr>
          <w:divsChild>
            <w:div w:id="52244617">
              <w:marLeft w:val="0"/>
              <w:marRight w:val="0"/>
              <w:marTop w:val="0"/>
              <w:marBottom w:val="0"/>
              <w:divBdr>
                <w:top w:val="none" w:sz="0" w:space="0" w:color="auto"/>
                <w:left w:val="none" w:sz="0" w:space="0" w:color="auto"/>
                <w:bottom w:val="none" w:sz="0" w:space="0" w:color="auto"/>
                <w:right w:val="none" w:sz="0" w:space="0" w:color="auto"/>
              </w:divBdr>
              <w:divsChild>
                <w:div w:id="687412149">
                  <w:marLeft w:val="0"/>
                  <w:marRight w:val="0"/>
                  <w:marTop w:val="0"/>
                  <w:marBottom w:val="0"/>
                  <w:divBdr>
                    <w:top w:val="none" w:sz="0" w:space="0" w:color="auto"/>
                    <w:left w:val="none" w:sz="0" w:space="0" w:color="auto"/>
                    <w:bottom w:val="none" w:sz="0" w:space="0" w:color="auto"/>
                    <w:right w:val="none" w:sz="0" w:space="0" w:color="auto"/>
                  </w:divBdr>
                </w:div>
                <w:div w:id="81259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16596">
          <w:marLeft w:val="0"/>
          <w:marRight w:val="0"/>
          <w:marTop w:val="0"/>
          <w:marBottom w:val="0"/>
          <w:divBdr>
            <w:top w:val="none" w:sz="0" w:space="0" w:color="auto"/>
            <w:left w:val="none" w:sz="0" w:space="0" w:color="auto"/>
            <w:bottom w:val="none" w:sz="0" w:space="0" w:color="auto"/>
            <w:right w:val="none" w:sz="0" w:space="0" w:color="auto"/>
          </w:divBdr>
          <w:divsChild>
            <w:div w:id="1161123075">
              <w:marLeft w:val="0"/>
              <w:marRight w:val="0"/>
              <w:marTop w:val="0"/>
              <w:marBottom w:val="0"/>
              <w:divBdr>
                <w:top w:val="none" w:sz="0" w:space="0" w:color="auto"/>
                <w:left w:val="none" w:sz="0" w:space="0" w:color="auto"/>
                <w:bottom w:val="none" w:sz="0" w:space="0" w:color="auto"/>
                <w:right w:val="none" w:sz="0" w:space="0" w:color="auto"/>
              </w:divBdr>
              <w:divsChild>
                <w:div w:id="378092601">
                  <w:marLeft w:val="0"/>
                  <w:marRight w:val="0"/>
                  <w:marTop w:val="0"/>
                  <w:marBottom w:val="0"/>
                  <w:divBdr>
                    <w:top w:val="none" w:sz="0" w:space="0" w:color="auto"/>
                    <w:left w:val="none" w:sz="0" w:space="0" w:color="auto"/>
                    <w:bottom w:val="none" w:sz="0" w:space="0" w:color="auto"/>
                    <w:right w:val="none" w:sz="0" w:space="0" w:color="auto"/>
                  </w:divBdr>
                </w:div>
                <w:div w:id="180939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50246">
          <w:marLeft w:val="0"/>
          <w:marRight w:val="0"/>
          <w:marTop w:val="0"/>
          <w:marBottom w:val="0"/>
          <w:divBdr>
            <w:top w:val="none" w:sz="0" w:space="0" w:color="auto"/>
            <w:left w:val="none" w:sz="0" w:space="0" w:color="auto"/>
            <w:bottom w:val="none" w:sz="0" w:space="0" w:color="auto"/>
            <w:right w:val="none" w:sz="0" w:space="0" w:color="auto"/>
          </w:divBdr>
          <w:divsChild>
            <w:div w:id="197668267">
              <w:marLeft w:val="0"/>
              <w:marRight w:val="0"/>
              <w:marTop w:val="0"/>
              <w:marBottom w:val="0"/>
              <w:divBdr>
                <w:top w:val="none" w:sz="0" w:space="0" w:color="auto"/>
                <w:left w:val="none" w:sz="0" w:space="0" w:color="auto"/>
                <w:bottom w:val="none" w:sz="0" w:space="0" w:color="auto"/>
                <w:right w:val="none" w:sz="0" w:space="0" w:color="auto"/>
              </w:divBdr>
              <w:divsChild>
                <w:div w:id="334108947">
                  <w:marLeft w:val="0"/>
                  <w:marRight w:val="0"/>
                  <w:marTop w:val="0"/>
                  <w:marBottom w:val="0"/>
                  <w:divBdr>
                    <w:top w:val="none" w:sz="0" w:space="0" w:color="auto"/>
                    <w:left w:val="none" w:sz="0" w:space="0" w:color="auto"/>
                    <w:bottom w:val="none" w:sz="0" w:space="0" w:color="auto"/>
                    <w:right w:val="none" w:sz="0" w:space="0" w:color="auto"/>
                  </w:divBdr>
                </w:div>
                <w:div w:id="112153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118430">
          <w:marLeft w:val="0"/>
          <w:marRight w:val="0"/>
          <w:marTop w:val="0"/>
          <w:marBottom w:val="0"/>
          <w:divBdr>
            <w:top w:val="none" w:sz="0" w:space="0" w:color="auto"/>
            <w:left w:val="none" w:sz="0" w:space="0" w:color="auto"/>
            <w:bottom w:val="none" w:sz="0" w:space="0" w:color="auto"/>
            <w:right w:val="none" w:sz="0" w:space="0" w:color="auto"/>
          </w:divBdr>
          <w:divsChild>
            <w:div w:id="739406296">
              <w:marLeft w:val="0"/>
              <w:marRight w:val="0"/>
              <w:marTop w:val="0"/>
              <w:marBottom w:val="0"/>
              <w:divBdr>
                <w:top w:val="none" w:sz="0" w:space="0" w:color="auto"/>
                <w:left w:val="none" w:sz="0" w:space="0" w:color="auto"/>
                <w:bottom w:val="none" w:sz="0" w:space="0" w:color="auto"/>
                <w:right w:val="none" w:sz="0" w:space="0" w:color="auto"/>
              </w:divBdr>
              <w:divsChild>
                <w:div w:id="26804368">
                  <w:marLeft w:val="0"/>
                  <w:marRight w:val="0"/>
                  <w:marTop w:val="0"/>
                  <w:marBottom w:val="0"/>
                  <w:divBdr>
                    <w:top w:val="none" w:sz="0" w:space="0" w:color="auto"/>
                    <w:left w:val="none" w:sz="0" w:space="0" w:color="auto"/>
                    <w:bottom w:val="none" w:sz="0" w:space="0" w:color="auto"/>
                    <w:right w:val="none" w:sz="0" w:space="0" w:color="auto"/>
                  </w:divBdr>
                </w:div>
                <w:div w:id="4773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417239">
          <w:marLeft w:val="0"/>
          <w:marRight w:val="0"/>
          <w:marTop w:val="0"/>
          <w:marBottom w:val="0"/>
          <w:divBdr>
            <w:top w:val="none" w:sz="0" w:space="0" w:color="auto"/>
            <w:left w:val="none" w:sz="0" w:space="0" w:color="auto"/>
            <w:bottom w:val="none" w:sz="0" w:space="0" w:color="auto"/>
            <w:right w:val="none" w:sz="0" w:space="0" w:color="auto"/>
          </w:divBdr>
          <w:divsChild>
            <w:div w:id="292058314">
              <w:marLeft w:val="0"/>
              <w:marRight w:val="0"/>
              <w:marTop w:val="0"/>
              <w:marBottom w:val="0"/>
              <w:divBdr>
                <w:top w:val="none" w:sz="0" w:space="0" w:color="auto"/>
                <w:left w:val="none" w:sz="0" w:space="0" w:color="auto"/>
                <w:bottom w:val="none" w:sz="0" w:space="0" w:color="auto"/>
                <w:right w:val="none" w:sz="0" w:space="0" w:color="auto"/>
              </w:divBdr>
              <w:divsChild>
                <w:div w:id="111485023">
                  <w:marLeft w:val="0"/>
                  <w:marRight w:val="0"/>
                  <w:marTop w:val="0"/>
                  <w:marBottom w:val="0"/>
                  <w:divBdr>
                    <w:top w:val="none" w:sz="0" w:space="0" w:color="auto"/>
                    <w:left w:val="none" w:sz="0" w:space="0" w:color="auto"/>
                    <w:bottom w:val="none" w:sz="0" w:space="0" w:color="auto"/>
                    <w:right w:val="none" w:sz="0" w:space="0" w:color="auto"/>
                  </w:divBdr>
                </w:div>
                <w:div w:id="20023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4116">
          <w:marLeft w:val="0"/>
          <w:marRight w:val="0"/>
          <w:marTop w:val="0"/>
          <w:marBottom w:val="0"/>
          <w:divBdr>
            <w:top w:val="none" w:sz="0" w:space="0" w:color="auto"/>
            <w:left w:val="none" w:sz="0" w:space="0" w:color="auto"/>
            <w:bottom w:val="none" w:sz="0" w:space="0" w:color="auto"/>
            <w:right w:val="none" w:sz="0" w:space="0" w:color="auto"/>
          </w:divBdr>
          <w:divsChild>
            <w:div w:id="1182741596">
              <w:marLeft w:val="0"/>
              <w:marRight w:val="0"/>
              <w:marTop w:val="0"/>
              <w:marBottom w:val="0"/>
              <w:divBdr>
                <w:top w:val="none" w:sz="0" w:space="0" w:color="auto"/>
                <w:left w:val="none" w:sz="0" w:space="0" w:color="auto"/>
                <w:bottom w:val="none" w:sz="0" w:space="0" w:color="auto"/>
                <w:right w:val="none" w:sz="0" w:space="0" w:color="auto"/>
              </w:divBdr>
              <w:divsChild>
                <w:div w:id="727613010">
                  <w:marLeft w:val="0"/>
                  <w:marRight w:val="0"/>
                  <w:marTop w:val="0"/>
                  <w:marBottom w:val="0"/>
                  <w:divBdr>
                    <w:top w:val="none" w:sz="0" w:space="0" w:color="auto"/>
                    <w:left w:val="none" w:sz="0" w:space="0" w:color="auto"/>
                    <w:bottom w:val="none" w:sz="0" w:space="0" w:color="auto"/>
                    <w:right w:val="none" w:sz="0" w:space="0" w:color="auto"/>
                  </w:divBdr>
                </w:div>
                <w:div w:id="90132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855981">
          <w:marLeft w:val="0"/>
          <w:marRight w:val="0"/>
          <w:marTop w:val="0"/>
          <w:marBottom w:val="0"/>
          <w:divBdr>
            <w:top w:val="none" w:sz="0" w:space="0" w:color="auto"/>
            <w:left w:val="none" w:sz="0" w:space="0" w:color="auto"/>
            <w:bottom w:val="none" w:sz="0" w:space="0" w:color="auto"/>
            <w:right w:val="none" w:sz="0" w:space="0" w:color="auto"/>
          </w:divBdr>
          <w:divsChild>
            <w:div w:id="1932199544">
              <w:marLeft w:val="0"/>
              <w:marRight w:val="0"/>
              <w:marTop w:val="0"/>
              <w:marBottom w:val="0"/>
              <w:divBdr>
                <w:top w:val="none" w:sz="0" w:space="0" w:color="auto"/>
                <w:left w:val="none" w:sz="0" w:space="0" w:color="auto"/>
                <w:bottom w:val="none" w:sz="0" w:space="0" w:color="auto"/>
                <w:right w:val="none" w:sz="0" w:space="0" w:color="auto"/>
              </w:divBdr>
              <w:divsChild>
                <w:div w:id="725757217">
                  <w:marLeft w:val="0"/>
                  <w:marRight w:val="0"/>
                  <w:marTop w:val="0"/>
                  <w:marBottom w:val="0"/>
                  <w:divBdr>
                    <w:top w:val="none" w:sz="0" w:space="0" w:color="auto"/>
                    <w:left w:val="none" w:sz="0" w:space="0" w:color="auto"/>
                    <w:bottom w:val="none" w:sz="0" w:space="0" w:color="auto"/>
                    <w:right w:val="none" w:sz="0" w:space="0" w:color="auto"/>
                  </w:divBdr>
                </w:div>
                <w:div w:id="190155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591073">
          <w:marLeft w:val="0"/>
          <w:marRight w:val="0"/>
          <w:marTop w:val="0"/>
          <w:marBottom w:val="0"/>
          <w:divBdr>
            <w:top w:val="none" w:sz="0" w:space="0" w:color="auto"/>
            <w:left w:val="none" w:sz="0" w:space="0" w:color="auto"/>
            <w:bottom w:val="none" w:sz="0" w:space="0" w:color="auto"/>
            <w:right w:val="none" w:sz="0" w:space="0" w:color="auto"/>
          </w:divBdr>
          <w:divsChild>
            <w:div w:id="1324041689">
              <w:marLeft w:val="0"/>
              <w:marRight w:val="0"/>
              <w:marTop w:val="0"/>
              <w:marBottom w:val="0"/>
              <w:divBdr>
                <w:top w:val="none" w:sz="0" w:space="0" w:color="auto"/>
                <w:left w:val="none" w:sz="0" w:space="0" w:color="auto"/>
                <w:bottom w:val="none" w:sz="0" w:space="0" w:color="auto"/>
                <w:right w:val="none" w:sz="0" w:space="0" w:color="auto"/>
              </w:divBdr>
              <w:divsChild>
                <w:div w:id="270673504">
                  <w:marLeft w:val="0"/>
                  <w:marRight w:val="0"/>
                  <w:marTop w:val="0"/>
                  <w:marBottom w:val="0"/>
                  <w:divBdr>
                    <w:top w:val="none" w:sz="0" w:space="0" w:color="auto"/>
                    <w:left w:val="none" w:sz="0" w:space="0" w:color="auto"/>
                    <w:bottom w:val="none" w:sz="0" w:space="0" w:color="auto"/>
                    <w:right w:val="none" w:sz="0" w:space="0" w:color="auto"/>
                  </w:divBdr>
                </w:div>
                <w:div w:id="165290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052753">
          <w:marLeft w:val="0"/>
          <w:marRight w:val="0"/>
          <w:marTop w:val="0"/>
          <w:marBottom w:val="0"/>
          <w:divBdr>
            <w:top w:val="none" w:sz="0" w:space="0" w:color="auto"/>
            <w:left w:val="none" w:sz="0" w:space="0" w:color="auto"/>
            <w:bottom w:val="none" w:sz="0" w:space="0" w:color="auto"/>
            <w:right w:val="none" w:sz="0" w:space="0" w:color="auto"/>
          </w:divBdr>
          <w:divsChild>
            <w:div w:id="782850219">
              <w:marLeft w:val="0"/>
              <w:marRight w:val="0"/>
              <w:marTop w:val="0"/>
              <w:marBottom w:val="0"/>
              <w:divBdr>
                <w:top w:val="none" w:sz="0" w:space="0" w:color="auto"/>
                <w:left w:val="none" w:sz="0" w:space="0" w:color="auto"/>
                <w:bottom w:val="none" w:sz="0" w:space="0" w:color="auto"/>
                <w:right w:val="none" w:sz="0" w:space="0" w:color="auto"/>
              </w:divBdr>
              <w:divsChild>
                <w:div w:id="647629666">
                  <w:marLeft w:val="0"/>
                  <w:marRight w:val="0"/>
                  <w:marTop w:val="0"/>
                  <w:marBottom w:val="0"/>
                  <w:divBdr>
                    <w:top w:val="none" w:sz="0" w:space="0" w:color="auto"/>
                    <w:left w:val="none" w:sz="0" w:space="0" w:color="auto"/>
                    <w:bottom w:val="none" w:sz="0" w:space="0" w:color="auto"/>
                    <w:right w:val="none" w:sz="0" w:space="0" w:color="auto"/>
                  </w:divBdr>
                </w:div>
                <w:div w:id="159674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30954">
          <w:marLeft w:val="0"/>
          <w:marRight w:val="0"/>
          <w:marTop w:val="0"/>
          <w:marBottom w:val="0"/>
          <w:divBdr>
            <w:top w:val="none" w:sz="0" w:space="0" w:color="auto"/>
            <w:left w:val="none" w:sz="0" w:space="0" w:color="auto"/>
            <w:bottom w:val="none" w:sz="0" w:space="0" w:color="auto"/>
            <w:right w:val="none" w:sz="0" w:space="0" w:color="auto"/>
          </w:divBdr>
          <w:divsChild>
            <w:div w:id="288240252">
              <w:marLeft w:val="0"/>
              <w:marRight w:val="0"/>
              <w:marTop w:val="0"/>
              <w:marBottom w:val="0"/>
              <w:divBdr>
                <w:top w:val="none" w:sz="0" w:space="0" w:color="auto"/>
                <w:left w:val="none" w:sz="0" w:space="0" w:color="auto"/>
                <w:bottom w:val="none" w:sz="0" w:space="0" w:color="auto"/>
                <w:right w:val="none" w:sz="0" w:space="0" w:color="auto"/>
              </w:divBdr>
              <w:divsChild>
                <w:div w:id="1934362124">
                  <w:marLeft w:val="0"/>
                  <w:marRight w:val="0"/>
                  <w:marTop w:val="0"/>
                  <w:marBottom w:val="0"/>
                  <w:divBdr>
                    <w:top w:val="none" w:sz="0" w:space="0" w:color="auto"/>
                    <w:left w:val="none" w:sz="0" w:space="0" w:color="auto"/>
                    <w:bottom w:val="none" w:sz="0" w:space="0" w:color="auto"/>
                    <w:right w:val="none" w:sz="0" w:space="0" w:color="auto"/>
                  </w:divBdr>
                </w:div>
                <w:div w:id="213139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096728">
          <w:marLeft w:val="0"/>
          <w:marRight w:val="0"/>
          <w:marTop w:val="0"/>
          <w:marBottom w:val="0"/>
          <w:divBdr>
            <w:top w:val="none" w:sz="0" w:space="0" w:color="auto"/>
            <w:left w:val="none" w:sz="0" w:space="0" w:color="auto"/>
            <w:bottom w:val="none" w:sz="0" w:space="0" w:color="auto"/>
            <w:right w:val="none" w:sz="0" w:space="0" w:color="auto"/>
          </w:divBdr>
          <w:divsChild>
            <w:div w:id="1221557389">
              <w:marLeft w:val="0"/>
              <w:marRight w:val="0"/>
              <w:marTop w:val="0"/>
              <w:marBottom w:val="0"/>
              <w:divBdr>
                <w:top w:val="none" w:sz="0" w:space="0" w:color="auto"/>
                <w:left w:val="none" w:sz="0" w:space="0" w:color="auto"/>
                <w:bottom w:val="none" w:sz="0" w:space="0" w:color="auto"/>
                <w:right w:val="none" w:sz="0" w:space="0" w:color="auto"/>
              </w:divBdr>
              <w:divsChild>
                <w:div w:id="1084105205">
                  <w:marLeft w:val="0"/>
                  <w:marRight w:val="0"/>
                  <w:marTop w:val="0"/>
                  <w:marBottom w:val="0"/>
                  <w:divBdr>
                    <w:top w:val="none" w:sz="0" w:space="0" w:color="auto"/>
                    <w:left w:val="none" w:sz="0" w:space="0" w:color="auto"/>
                    <w:bottom w:val="none" w:sz="0" w:space="0" w:color="auto"/>
                    <w:right w:val="none" w:sz="0" w:space="0" w:color="auto"/>
                  </w:divBdr>
                </w:div>
                <w:div w:id="131973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188639">
          <w:marLeft w:val="0"/>
          <w:marRight w:val="0"/>
          <w:marTop w:val="0"/>
          <w:marBottom w:val="0"/>
          <w:divBdr>
            <w:top w:val="none" w:sz="0" w:space="0" w:color="auto"/>
            <w:left w:val="none" w:sz="0" w:space="0" w:color="auto"/>
            <w:bottom w:val="none" w:sz="0" w:space="0" w:color="auto"/>
            <w:right w:val="none" w:sz="0" w:space="0" w:color="auto"/>
          </w:divBdr>
          <w:divsChild>
            <w:div w:id="305084882">
              <w:marLeft w:val="0"/>
              <w:marRight w:val="0"/>
              <w:marTop w:val="0"/>
              <w:marBottom w:val="0"/>
              <w:divBdr>
                <w:top w:val="none" w:sz="0" w:space="0" w:color="auto"/>
                <w:left w:val="none" w:sz="0" w:space="0" w:color="auto"/>
                <w:bottom w:val="none" w:sz="0" w:space="0" w:color="auto"/>
                <w:right w:val="none" w:sz="0" w:space="0" w:color="auto"/>
              </w:divBdr>
              <w:divsChild>
                <w:div w:id="1037386233">
                  <w:marLeft w:val="0"/>
                  <w:marRight w:val="0"/>
                  <w:marTop w:val="0"/>
                  <w:marBottom w:val="0"/>
                  <w:divBdr>
                    <w:top w:val="none" w:sz="0" w:space="0" w:color="auto"/>
                    <w:left w:val="none" w:sz="0" w:space="0" w:color="auto"/>
                    <w:bottom w:val="none" w:sz="0" w:space="0" w:color="auto"/>
                    <w:right w:val="none" w:sz="0" w:space="0" w:color="auto"/>
                  </w:divBdr>
                </w:div>
                <w:div w:id="152601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067630">
          <w:marLeft w:val="0"/>
          <w:marRight w:val="0"/>
          <w:marTop w:val="0"/>
          <w:marBottom w:val="0"/>
          <w:divBdr>
            <w:top w:val="none" w:sz="0" w:space="0" w:color="auto"/>
            <w:left w:val="none" w:sz="0" w:space="0" w:color="auto"/>
            <w:bottom w:val="none" w:sz="0" w:space="0" w:color="auto"/>
            <w:right w:val="none" w:sz="0" w:space="0" w:color="auto"/>
          </w:divBdr>
          <w:divsChild>
            <w:div w:id="2146004322">
              <w:marLeft w:val="0"/>
              <w:marRight w:val="0"/>
              <w:marTop w:val="0"/>
              <w:marBottom w:val="0"/>
              <w:divBdr>
                <w:top w:val="none" w:sz="0" w:space="0" w:color="auto"/>
                <w:left w:val="none" w:sz="0" w:space="0" w:color="auto"/>
                <w:bottom w:val="none" w:sz="0" w:space="0" w:color="auto"/>
                <w:right w:val="none" w:sz="0" w:space="0" w:color="auto"/>
              </w:divBdr>
              <w:divsChild>
                <w:div w:id="641353406">
                  <w:marLeft w:val="0"/>
                  <w:marRight w:val="0"/>
                  <w:marTop w:val="0"/>
                  <w:marBottom w:val="0"/>
                  <w:divBdr>
                    <w:top w:val="none" w:sz="0" w:space="0" w:color="auto"/>
                    <w:left w:val="none" w:sz="0" w:space="0" w:color="auto"/>
                    <w:bottom w:val="none" w:sz="0" w:space="0" w:color="auto"/>
                    <w:right w:val="none" w:sz="0" w:space="0" w:color="auto"/>
                  </w:divBdr>
                </w:div>
                <w:div w:id="75073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667968">
          <w:marLeft w:val="0"/>
          <w:marRight w:val="0"/>
          <w:marTop w:val="0"/>
          <w:marBottom w:val="0"/>
          <w:divBdr>
            <w:top w:val="none" w:sz="0" w:space="0" w:color="auto"/>
            <w:left w:val="none" w:sz="0" w:space="0" w:color="auto"/>
            <w:bottom w:val="none" w:sz="0" w:space="0" w:color="auto"/>
            <w:right w:val="none" w:sz="0" w:space="0" w:color="auto"/>
          </w:divBdr>
          <w:divsChild>
            <w:div w:id="1562133788">
              <w:marLeft w:val="0"/>
              <w:marRight w:val="0"/>
              <w:marTop w:val="0"/>
              <w:marBottom w:val="0"/>
              <w:divBdr>
                <w:top w:val="none" w:sz="0" w:space="0" w:color="auto"/>
                <w:left w:val="none" w:sz="0" w:space="0" w:color="auto"/>
                <w:bottom w:val="none" w:sz="0" w:space="0" w:color="auto"/>
                <w:right w:val="none" w:sz="0" w:space="0" w:color="auto"/>
              </w:divBdr>
              <w:divsChild>
                <w:div w:id="434129567">
                  <w:marLeft w:val="0"/>
                  <w:marRight w:val="0"/>
                  <w:marTop w:val="0"/>
                  <w:marBottom w:val="0"/>
                  <w:divBdr>
                    <w:top w:val="none" w:sz="0" w:space="0" w:color="auto"/>
                    <w:left w:val="none" w:sz="0" w:space="0" w:color="auto"/>
                    <w:bottom w:val="none" w:sz="0" w:space="0" w:color="auto"/>
                    <w:right w:val="none" w:sz="0" w:space="0" w:color="auto"/>
                  </w:divBdr>
                </w:div>
                <w:div w:id="147260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523906">
          <w:marLeft w:val="0"/>
          <w:marRight w:val="0"/>
          <w:marTop w:val="0"/>
          <w:marBottom w:val="0"/>
          <w:divBdr>
            <w:top w:val="none" w:sz="0" w:space="0" w:color="auto"/>
            <w:left w:val="none" w:sz="0" w:space="0" w:color="auto"/>
            <w:bottom w:val="none" w:sz="0" w:space="0" w:color="auto"/>
            <w:right w:val="none" w:sz="0" w:space="0" w:color="auto"/>
          </w:divBdr>
          <w:divsChild>
            <w:div w:id="1796362061">
              <w:marLeft w:val="0"/>
              <w:marRight w:val="0"/>
              <w:marTop w:val="0"/>
              <w:marBottom w:val="0"/>
              <w:divBdr>
                <w:top w:val="none" w:sz="0" w:space="0" w:color="auto"/>
                <w:left w:val="none" w:sz="0" w:space="0" w:color="auto"/>
                <w:bottom w:val="none" w:sz="0" w:space="0" w:color="auto"/>
                <w:right w:val="none" w:sz="0" w:space="0" w:color="auto"/>
              </w:divBdr>
              <w:divsChild>
                <w:div w:id="831214844">
                  <w:marLeft w:val="0"/>
                  <w:marRight w:val="0"/>
                  <w:marTop w:val="0"/>
                  <w:marBottom w:val="0"/>
                  <w:divBdr>
                    <w:top w:val="none" w:sz="0" w:space="0" w:color="auto"/>
                    <w:left w:val="none" w:sz="0" w:space="0" w:color="auto"/>
                    <w:bottom w:val="none" w:sz="0" w:space="0" w:color="auto"/>
                    <w:right w:val="none" w:sz="0" w:space="0" w:color="auto"/>
                  </w:divBdr>
                </w:div>
                <w:div w:id="142229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487613">
          <w:marLeft w:val="0"/>
          <w:marRight w:val="0"/>
          <w:marTop w:val="0"/>
          <w:marBottom w:val="0"/>
          <w:divBdr>
            <w:top w:val="none" w:sz="0" w:space="0" w:color="auto"/>
            <w:left w:val="none" w:sz="0" w:space="0" w:color="auto"/>
            <w:bottom w:val="none" w:sz="0" w:space="0" w:color="auto"/>
            <w:right w:val="none" w:sz="0" w:space="0" w:color="auto"/>
          </w:divBdr>
          <w:divsChild>
            <w:div w:id="118111002">
              <w:marLeft w:val="0"/>
              <w:marRight w:val="0"/>
              <w:marTop w:val="0"/>
              <w:marBottom w:val="0"/>
              <w:divBdr>
                <w:top w:val="none" w:sz="0" w:space="0" w:color="auto"/>
                <w:left w:val="none" w:sz="0" w:space="0" w:color="auto"/>
                <w:bottom w:val="none" w:sz="0" w:space="0" w:color="auto"/>
                <w:right w:val="none" w:sz="0" w:space="0" w:color="auto"/>
              </w:divBdr>
              <w:divsChild>
                <w:div w:id="1061827387">
                  <w:marLeft w:val="0"/>
                  <w:marRight w:val="0"/>
                  <w:marTop w:val="0"/>
                  <w:marBottom w:val="0"/>
                  <w:divBdr>
                    <w:top w:val="none" w:sz="0" w:space="0" w:color="auto"/>
                    <w:left w:val="none" w:sz="0" w:space="0" w:color="auto"/>
                    <w:bottom w:val="none" w:sz="0" w:space="0" w:color="auto"/>
                    <w:right w:val="none" w:sz="0" w:space="0" w:color="auto"/>
                  </w:divBdr>
                </w:div>
                <w:div w:id="206413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87533">
          <w:marLeft w:val="0"/>
          <w:marRight w:val="0"/>
          <w:marTop w:val="0"/>
          <w:marBottom w:val="0"/>
          <w:divBdr>
            <w:top w:val="none" w:sz="0" w:space="0" w:color="auto"/>
            <w:left w:val="none" w:sz="0" w:space="0" w:color="auto"/>
            <w:bottom w:val="none" w:sz="0" w:space="0" w:color="auto"/>
            <w:right w:val="none" w:sz="0" w:space="0" w:color="auto"/>
          </w:divBdr>
          <w:divsChild>
            <w:div w:id="716470250">
              <w:marLeft w:val="0"/>
              <w:marRight w:val="0"/>
              <w:marTop w:val="0"/>
              <w:marBottom w:val="0"/>
              <w:divBdr>
                <w:top w:val="none" w:sz="0" w:space="0" w:color="auto"/>
                <w:left w:val="none" w:sz="0" w:space="0" w:color="auto"/>
                <w:bottom w:val="none" w:sz="0" w:space="0" w:color="auto"/>
                <w:right w:val="none" w:sz="0" w:space="0" w:color="auto"/>
              </w:divBdr>
              <w:divsChild>
                <w:div w:id="1487934920">
                  <w:marLeft w:val="0"/>
                  <w:marRight w:val="0"/>
                  <w:marTop w:val="0"/>
                  <w:marBottom w:val="0"/>
                  <w:divBdr>
                    <w:top w:val="none" w:sz="0" w:space="0" w:color="auto"/>
                    <w:left w:val="none" w:sz="0" w:space="0" w:color="auto"/>
                    <w:bottom w:val="none" w:sz="0" w:space="0" w:color="auto"/>
                    <w:right w:val="none" w:sz="0" w:space="0" w:color="auto"/>
                  </w:divBdr>
                </w:div>
                <w:div w:id="170802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400574">
          <w:marLeft w:val="0"/>
          <w:marRight w:val="0"/>
          <w:marTop w:val="0"/>
          <w:marBottom w:val="0"/>
          <w:divBdr>
            <w:top w:val="none" w:sz="0" w:space="0" w:color="auto"/>
            <w:left w:val="none" w:sz="0" w:space="0" w:color="auto"/>
            <w:bottom w:val="none" w:sz="0" w:space="0" w:color="auto"/>
            <w:right w:val="none" w:sz="0" w:space="0" w:color="auto"/>
          </w:divBdr>
          <w:divsChild>
            <w:div w:id="1384134336">
              <w:marLeft w:val="0"/>
              <w:marRight w:val="0"/>
              <w:marTop w:val="0"/>
              <w:marBottom w:val="0"/>
              <w:divBdr>
                <w:top w:val="none" w:sz="0" w:space="0" w:color="auto"/>
                <w:left w:val="none" w:sz="0" w:space="0" w:color="auto"/>
                <w:bottom w:val="none" w:sz="0" w:space="0" w:color="auto"/>
                <w:right w:val="none" w:sz="0" w:space="0" w:color="auto"/>
              </w:divBdr>
              <w:divsChild>
                <w:div w:id="214397508">
                  <w:marLeft w:val="0"/>
                  <w:marRight w:val="0"/>
                  <w:marTop w:val="0"/>
                  <w:marBottom w:val="0"/>
                  <w:divBdr>
                    <w:top w:val="none" w:sz="0" w:space="0" w:color="auto"/>
                    <w:left w:val="none" w:sz="0" w:space="0" w:color="auto"/>
                    <w:bottom w:val="none" w:sz="0" w:space="0" w:color="auto"/>
                    <w:right w:val="none" w:sz="0" w:space="0" w:color="auto"/>
                  </w:divBdr>
                </w:div>
                <w:div w:id="35666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2387">
      <w:bodyDiv w:val="1"/>
      <w:marLeft w:val="0"/>
      <w:marRight w:val="0"/>
      <w:marTop w:val="0"/>
      <w:marBottom w:val="0"/>
      <w:divBdr>
        <w:top w:val="none" w:sz="0" w:space="0" w:color="auto"/>
        <w:left w:val="none" w:sz="0" w:space="0" w:color="auto"/>
        <w:bottom w:val="none" w:sz="0" w:space="0" w:color="auto"/>
        <w:right w:val="none" w:sz="0" w:space="0" w:color="auto"/>
      </w:divBdr>
    </w:div>
    <w:div w:id="974798122">
      <w:bodyDiv w:val="1"/>
      <w:marLeft w:val="0"/>
      <w:marRight w:val="0"/>
      <w:marTop w:val="0"/>
      <w:marBottom w:val="0"/>
      <w:divBdr>
        <w:top w:val="none" w:sz="0" w:space="0" w:color="auto"/>
        <w:left w:val="none" w:sz="0" w:space="0" w:color="auto"/>
        <w:bottom w:val="none" w:sz="0" w:space="0" w:color="auto"/>
        <w:right w:val="none" w:sz="0" w:space="0" w:color="auto"/>
      </w:divBdr>
    </w:div>
    <w:div w:id="1299916262">
      <w:bodyDiv w:val="1"/>
      <w:marLeft w:val="0"/>
      <w:marRight w:val="0"/>
      <w:marTop w:val="0"/>
      <w:marBottom w:val="0"/>
      <w:divBdr>
        <w:top w:val="none" w:sz="0" w:space="0" w:color="auto"/>
        <w:left w:val="none" w:sz="0" w:space="0" w:color="auto"/>
        <w:bottom w:val="none" w:sz="0" w:space="0" w:color="auto"/>
        <w:right w:val="none" w:sz="0" w:space="0" w:color="auto"/>
      </w:divBdr>
    </w:div>
    <w:div w:id="1895004209">
      <w:bodyDiv w:val="1"/>
      <w:marLeft w:val="0"/>
      <w:marRight w:val="0"/>
      <w:marTop w:val="0"/>
      <w:marBottom w:val="0"/>
      <w:divBdr>
        <w:top w:val="none" w:sz="0" w:space="0" w:color="auto"/>
        <w:left w:val="none" w:sz="0" w:space="0" w:color="auto"/>
        <w:bottom w:val="none" w:sz="0" w:space="0" w:color="auto"/>
        <w:right w:val="none" w:sz="0" w:space="0" w:color="auto"/>
      </w:divBdr>
    </w:div>
    <w:div w:id="2069372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asankasanjeewa@sjp.ac.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3530EC-BD60-4A9E-BC12-724E367FF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5</Pages>
  <Words>6262</Words>
  <Characters>3569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nka Sanjeewa</dc:creator>
  <cp:keywords/>
  <dc:description/>
  <cp:lastModifiedBy>Dr. K.K.A Sanjeewa</cp:lastModifiedBy>
  <cp:revision>53</cp:revision>
  <cp:lastPrinted>2026-02-23T09:19:00Z</cp:lastPrinted>
  <dcterms:created xsi:type="dcterms:W3CDTF">2026-02-06T04:14:00Z</dcterms:created>
  <dcterms:modified xsi:type="dcterms:W3CDTF">2026-03-1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7278246160b195e043bccba1319a5bcef2a0728b4e8ee7f67229b6539182b6</vt:lpwstr>
  </property>
</Properties>
</file>